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F518C" w14:textId="64D25FB7" w:rsidR="0057352E" w:rsidRPr="0057352E" w:rsidRDefault="0057352E" w:rsidP="0057352E">
      <w:pPr>
        <w:widowControl/>
        <w:wordWrap/>
        <w:autoSpaceDE/>
        <w:autoSpaceDN/>
        <w:rPr>
          <w:rFonts w:ascii="Times New Roman" w:hAnsi="Times New Roman" w:cs="Times New Roman"/>
          <w:b/>
          <w:bCs/>
        </w:rPr>
      </w:pPr>
      <w:r>
        <w:rPr>
          <w:rFonts w:ascii="Times New Roman" w:hAnsi="Times New Roman" w:cs="Times New Roman" w:hint="eastAsia"/>
        </w:rPr>
        <w:t>F</w:t>
      </w:r>
      <w:r w:rsidRPr="00E652A6">
        <w:rPr>
          <w:rFonts w:ascii="Times New Roman" w:hAnsi="Times New Roman" w:cs="Times New Roman"/>
        </w:rPr>
        <w:t>atty Liver (Simple Steatosis): The earliest stage where excess fat accumulates in liver cells without causing significant inflammation or damage. Often asymptomatic and reversible with lifestyle changes.</w:t>
      </w:r>
      <w:r>
        <w:rPr>
          <w:rFonts w:ascii="Times New Roman" w:hAnsi="Times New Roman" w:cs="Times New Roman" w:hint="eastAsia"/>
        </w:rPr>
        <w:t xml:space="preserve"> Generally benign</w:t>
      </w:r>
      <w:r>
        <w:rPr>
          <w:rFonts w:ascii="Times New Roman" w:hAnsi="Times New Roman" w:cs="Times New Roman" w:hint="eastAsia"/>
        </w:rPr>
        <w:t>하며</w:t>
      </w:r>
      <w:r>
        <w:rPr>
          <w:rFonts w:ascii="Times New Roman" w:hAnsi="Times New Roman" w:cs="Times New Roman" w:hint="eastAsia"/>
        </w:rPr>
        <w:t xml:space="preserve"> N</w:t>
      </w:r>
      <w:r>
        <w:rPr>
          <w:rFonts w:ascii="Times New Roman" w:hAnsi="Times New Roman" w:cs="Times New Roman"/>
        </w:rPr>
        <w:t>o</w:t>
      </w:r>
      <w:r>
        <w:rPr>
          <w:rFonts w:ascii="Times New Roman" w:hAnsi="Times New Roman" w:cs="Times New Roman" w:hint="eastAsia"/>
        </w:rPr>
        <w:t xml:space="preserve">n-alcoholic </w:t>
      </w:r>
      <w:r>
        <w:rPr>
          <w:rFonts w:ascii="Times New Roman" w:hAnsi="Times New Roman" w:cs="Times New Roman" w:hint="eastAsia"/>
        </w:rPr>
        <w:t>측면에서</w:t>
      </w:r>
      <w:r>
        <w:rPr>
          <w:rFonts w:ascii="Times New Roman" w:hAnsi="Times New Roman" w:cs="Times New Roman" w:hint="eastAsia"/>
        </w:rPr>
        <w:t xml:space="preserve"> NAFL</w:t>
      </w:r>
      <w:r>
        <w:rPr>
          <w:rFonts w:ascii="Times New Roman" w:hAnsi="Times New Roman" w:cs="Times New Roman" w:hint="eastAsia"/>
        </w:rPr>
        <w:t>가</w:t>
      </w:r>
      <w:r>
        <w:rPr>
          <w:rFonts w:ascii="Times New Roman" w:hAnsi="Times New Roman" w:cs="Times New Roman" w:hint="eastAsia"/>
        </w:rPr>
        <w:t xml:space="preserve"> </w:t>
      </w:r>
      <w:r>
        <w:rPr>
          <w:rFonts w:ascii="Times New Roman" w:hAnsi="Times New Roman" w:cs="Times New Roman" w:hint="eastAsia"/>
        </w:rPr>
        <w:t>같은</w:t>
      </w:r>
      <w:r>
        <w:rPr>
          <w:rFonts w:ascii="Times New Roman" w:hAnsi="Times New Roman" w:cs="Times New Roman" w:hint="eastAsia"/>
        </w:rPr>
        <w:t xml:space="preserve"> </w:t>
      </w:r>
      <w:r>
        <w:rPr>
          <w:rFonts w:ascii="Times New Roman" w:hAnsi="Times New Roman" w:cs="Times New Roman" w:hint="eastAsia"/>
        </w:rPr>
        <w:t>듯인</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 NAFLD Activity Score</w:t>
      </w:r>
      <w:r>
        <w:rPr>
          <w:rFonts w:ascii="Times New Roman" w:hAnsi="Times New Roman" w:cs="Times New Roman" w:hint="eastAsia"/>
        </w:rPr>
        <w:t>에도</w:t>
      </w:r>
      <w:r>
        <w:rPr>
          <w:rFonts w:ascii="Times New Roman" w:hAnsi="Times New Roman" w:cs="Times New Roman" w:hint="eastAsia"/>
        </w:rPr>
        <w:t xml:space="preserve"> </w:t>
      </w:r>
      <w:r>
        <w:rPr>
          <w:rFonts w:ascii="Times New Roman" w:hAnsi="Times New Roman" w:cs="Times New Roman" w:hint="eastAsia"/>
        </w:rPr>
        <w:t>보이듯이</w:t>
      </w:r>
      <w:r>
        <w:rPr>
          <w:rFonts w:ascii="Times New Roman" w:hAnsi="Times New Roman" w:cs="Times New Roman" w:hint="eastAsia"/>
        </w:rPr>
        <w:t xml:space="preserve"> 5% </w:t>
      </w:r>
      <w:r>
        <w:rPr>
          <w:rFonts w:ascii="Times New Roman" w:hAnsi="Times New Roman" w:cs="Times New Roman" w:hint="eastAsia"/>
        </w:rPr>
        <w:t>이상</w:t>
      </w:r>
      <w:r>
        <w:rPr>
          <w:rFonts w:ascii="Times New Roman" w:hAnsi="Times New Roman" w:cs="Times New Roman" w:hint="eastAsia"/>
        </w:rPr>
        <w:t xml:space="preserve">, 1+ </w:t>
      </w:r>
      <w:r>
        <w:rPr>
          <w:rFonts w:ascii="Times New Roman" w:hAnsi="Times New Roman" w:cs="Times New Roman" w:hint="eastAsia"/>
        </w:rPr>
        <w:t>이면</w:t>
      </w:r>
      <w:r>
        <w:rPr>
          <w:rFonts w:ascii="Times New Roman" w:hAnsi="Times New Roman" w:cs="Times New Roman" w:hint="eastAsia"/>
        </w:rPr>
        <w:t xml:space="preserve"> Steatosis </w:t>
      </w:r>
      <w:r>
        <w:rPr>
          <w:rFonts w:ascii="Times New Roman" w:hAnsi="Times New Roman" w:cs="Times New Roman" w:hint="eastAsia"/>
        </w:rPr>
        <w:t>여부에</w:t>
      </w:r>
      <w:r>
        <w:rPr>
          <w:rFonts w:ascii="Times New Roman" w:hAnsi="Times New Roman" w:cs="Times New Roman" w:hint="eastAsia"/>
        </w:rPr>
        <w:t xml:space="preserve"> </w:t>
      </w:r>
      <w:r>
        <w:rPr>
          <w:rFonts w:ascii="Times New Roman" w:hAnsi="Times New Roman" w:cs="Times New Roman" w:hint="eastAsia"/>
        </w:rPr>
        <w:t>체크하기</w:t>
      </w:r>
      <w:r>
        <w:rPr>
          <w:rFonts w:ascii="Times New Roman" w:hAnsi="Times New Roman" w:cs="Times New Roman" w:hint="eastAsia"/>
        </w:rPr>
        <w:t xml:space="preserve">. Fatty Liver </w:t>
      </w:r>
      <w:r>
        <w:rPr>
          <w:rFonts w:ascii="Times New Roman" w:hAnsi="Times New Roman" w:cs="Times New Roman" w:hint="eastAsia"/>
        </w:rPr>
        <w:t>단계부터</w:t>
      </w:r>
      <w:r>
        <w:rPr>
          <w:rFonts w:ascii="Times New Roman" w:hAnsi="Times New Roman" w:cs="Times New Roman" w:hint="eastAsia"/>
        </w:rPr>
        <w:t xml:space="preserve"> </w:t>
      </w:r>
      <w:r>
        <w:rPr>
          <w:rFonts w:ascii="Times New Roman" w:hAnsi="Times New Roman" w:cs="Times New Roman" w:hint="eastAsia"/>
        </w:rPr>
        <w:t>이후들을</w:t>
      </w:r>
      <w:r>
        <w:rPr>
          <w:rFonts w:ascii="Times New Roman" w:hAnsi="Times New Roman" w:cs="Times New Roman" w:hint="eastAsia"/>
        </w:rPr>
        <w:t xml:space="preserve"> </w:t>
      </w:r>
      <w:r>
        <w:rPr>
          <w:rFonts w:ascii="Times New Roman" w:hAnsi="Times New Roman" w:cs="Times New Roman" w:hint="eastAsia"/>
        </w:rPr>
        <w:t>다</w:t>
      </w:r>
      <w:r>
        <w:rPr>
          <w:rFonts w:ascii="Times New Roman" w:hAnsi="Times New Roman" w:cs="Times New Roman" w:hint="eastAsia"/>
        </w:rPr>
        <w:t xml:space="preserve"> NAFLD</w:t>
      </w:r>
      <w:r>
        <w:rPr>
          <w:rFonts w:ascii="Times New Roman" w:hAnsi="Times New Roman" w:cs="Times New Roman" w:hint="eastAsia"/>
        </w:rPr>
        <w:t>라고도</w:t>
      </w:r>
      <w:r>
        <w:rPr>
          <w:rFonts w:ascii="Times New Roman" w:hAnsi="Times New Roman" w:cs="Times New Roman" w:hint="eastAsia"/>
        </w:rPr>
        <w:t xml:space="preserve"> </w:t>
      </w:r>
      <w:r>
        <w:rPr>
          <w:rFonts w:ascii="Times New Roman" w:hAnsi="Times New Roman" w:cs="Times New Roman" w:hint="eastAsia"/>
        </w:rPr>
        <w:t>말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 xml:space="preserve"> (</w:t>
      </w:r>
      <w:r>
        <w:rPr>
          <w:rFonts w:ascii="Times New Roman" w:hAnsi="Times New Roman" w:cs="Times New Roman" w:hint="eastAsia"/>
        </w:rPr>
        <w:t>사진보면</w:t>
      </w:r>
      <w:r w:rsidRPr="005B467C">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5&lt;/RecNum&gt;&lt;DisplayText&gt;[3]&lt;/DisplayText&gt;&lt;record&gt;&lt;rec-number&gt;5&lt;/rec-number&gt;&lt;foreign-keys&gt;&lt;key app="EN" db-id="ta5wszzaqd0zz2e9226vtwf0aa2ss0asx9tf" timestamp="1730554195"&gt;5&lt;/key&gt;&lt;/foreign-keys&gt;&lt;ref-type name="Journal Article"&gt;17&lt;/ref-type&gt;&lt;contributors&gt;&lt;/contributors&gt;&lt;titles&gt;&lt;title&gt;HCV-Trials.com : A regularly updated website with all most recent clinical trials data in HCV infection&lt;/title&gt;&lt;/titles&gt;&lt;dates&gt;&lt;/dates&gt;&lt;urls&gt;&lt;related-urls&gt;&lt;url&gt;http://www.hcv-trials.com/nash/nafld-nash.asp&lt;/url&gt;&lt;/related-urls&gt;&lt;/urls&gt;&lt;access-date&gt;2024/11/02/13:27:02&lt;/access-date&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hint="eastAsia"/>
        </w:rPr>
        <w:t>)</w:t>
      </w:r>
    </w:p>
    <w:p w14:paraId="42885CAC" w14:textId="77777777" w:rsidR="0057352E" w:rsidRPr="00E652A6" w:rsidRDefault="0057352E" w:rsidP="0057352E">
      <w:pPr>
        <w:wordWrap/>
        <w:spacing w:line="480" w:lineRule="auto"/>
        <w:rPr>
          <w:rFonts w:ascii="Times New Roman" w:hAnsi="Times New Roman" w:cs="Times New Roman"/>
        </w:rPr>
      </w:pPr>
      <w:r w:rsidRPr="00E652A6">
        <w:rPr>
          <w:rFonts w:ascii="Times New Roman" w:hAnsi="Times New Roman" w:cs="Times New Roman"/>
        </w:rPr>
        <w:t>Non-Alcoholic Steatohepatitis (NASH)</w:t>
      </w:r>
      <w:r>
        <w:rPr>
          <w:rFonts w:ascii="Times New Roman" w:hAnsi="Times New Roman" w:cs="Times New Roman" w:hint="eastAsia"/>
        </w:rPr>
        <w:t xml:space="preserve"> with different degrees of fibrosis</w:t>
      </w:r>
      <w:r w:rsidRPr="00E652A6">
        <w:rPr>
          <w:rFonts w:ascii="Times New Roman" w:hAnsi="Times New Roman" w:cs="Times New Roman"/>
        </w:rPr>
        <w:t>: In some individuals, simple fatty liver progresses to NASH, which involves liver inflammation and cellular damage along with fat accumulation. NASH can lead to more serious liver injury and fibrosis</w:t>
      </w:r>
      <w:r>
        <w:rPr>
          <w:rFonts w:ascii="Times New Roman" w:hAnsi="Times New Roman" w:cs="Times New Roman" w:hint="eastAsia"/>
        </w:rPr>
        <w:t xml:space="preserve">. </w:t>
      </w:r>
      <w:r w:rsidRPr="00E652A6">
        <w:rPr>
          <w:rFonts w:ascii="Times New Roman" w:hAnsi="Times New Roman" w:cs="Times New Roman"/>
        </w:rPr>
        <w:t>Chronic inflammation in NASH can lead to the formation of scar tissue (fibrosis) in the liver. Fibrosis can vary in severity, ranging from mild to severe, depending on the extent and distribution of scar tissu</w:t>
      </w:r>
      <w:r>
        <w:rPr>
          <w:rFonts w:ascii="Times New Roman" w:hAnsi="Times New Roman" w:cs="Times New Roman" w:hint="eastAsia"/>
        </w:rPr>
        <w:t xml:space="preserve">e -&gt; </w:t>
      </w:r>
      <w:r>
        <w:rPr>
          <w:rFonts w:ascii="Times New Roman" w:hAnsi="Times New Roman" w:cs="Times New Roman" w:hint="eastAsia"/>
        </w:rPr>
        <w:t>사진</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5&lt;/RecNum&gt;&lt;DisplayText&gt;[3]&lt;/DisplayText&gt;&lt;record&gt;&lt;rec-number&gt;5&lt;/rec-number&gt;&lt;foreign-keys&gt;&lt;key app="EN" db-id="ta5wszzaqd0zz2e9226vtwf0aa2ss0asx9tf" timestamp="1730554195"&gt;5&lt;/key&gt;&lt;/foreign-keys&gt;&lt;ref-type name="Journal Article"&gt;17&lt;/ref-type&gt;&lt;contributors&gt;&lt;/contributors&gt;&lt;titles&gt;&lt;title&gt;HCV-Trials.com : A regularly updated website with all most recent clinical trials data in HCV infection&lt;/title&gt;&lt;/titles&gt;&lt;dates&gt;&lt;/dates&gt;&lt;urls&gt;&lt;related-urls&gt;&lt;url&gt;http://www.hcv-trials.com/nash/nafld-nash.asp&lt;/url&gt;&lt;/related-urls&gt;&lt;/urls&gt;&lt;access-date&gt;2024/11/02/13:27:02&lt;/access-date&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잘</w:t>
      </w:r>
      <w:r>
        <w:rPr>
          <w:rFonts w:ascii="Times New Roman" w:hAnsi="Times New Roman" w:cs="Times New Roman" w:hint="eastAsia"/>
        </w:rPr>
        <w:t xml:space="preserve"> </w:t>
      </w:r>
      <w:r>
        <w:rPr>
          <w:rFonts w:ascii="Times New Roman" w:hAnsi="Times New Roman" w:cs="Times New Roman" w:hint="eastAsia"/>
        </w:rPr>
        <w:t>이해가</w:t>
      </w:r>
      <w:r>
        <w:rPr>
          <w:rFonts w:ascii="Times New Roman" w:hAnsi="Times New Roman" w:cs="Times New Roman" w:hint="eastAsia"/>
        </w:rPr>
        <w:t xml:space="preserve"> </w:t>
      </w:r>
      <w:r>
        <w:rPr>
          <w:rFonts w:ascii="Times New Roman" w:hAnsi="Times New Roman" w:cs="Times New Roman" w:hint="eastAsia"/>
        </w:rPr>
        <w:t>안</w:t>
      </w:r>
      <w:r>
        <w:rPr>
          <w:rFonts w:ascii="Times New Roman" w:hAnsi="Times New Roman" w:cs="Times New Roman" w:hint="eastAsia"/>
        </w:rPr>
        <w:t xml:space="preserve"> </w:t>
      </w:r>
      <w:r>
        <w:rPr>
          <w:rFonts w:ascii="Times New Roman" w:hAnsi="Times New Roman" w:cs="Times New Roman" w:hint="eastAsia"/>
        </w:rPr>
        <w:t>되는게</w:t>
      </w:r>
      <w:r>
        <w:rPr>
          <w:rFonts w:ascii="Times New Roman" w:hAnsi="Times New Roman" w:cs="Times New Roman" w:hint="eastAsia"/>
        </w:rPr>
        <w:t xml:space="preserve"> NASH</w:t>
      </w:r>
      <w:r>
        <w:rPr>
          <w:rFonts w:ascii="Times New Roman" w:hAnsi="Times New Roman" w:cs="Times New Roman" w:hint="eastAsia"/>
        </w:rPr>
        <w:t>는</w:t>
      </w:r>
      <w:r>
        <w:rPr>
          <w:rFonts w:ascii="Times New Roman" w:hAnsi="Times New Roman" w:cs="Times New Roman" w:hint="eastAsia"/>
        </w:rPr>
        <w:t xml:space="preserve"> Inflammation, Ballooning, Steatosis </w:t>
      </w:r>
      <w:r>
        <w:rPr>
          <w:rFonts w:ascii="Times New Roman" w:hAnsi="Times New Roman" w:cs="Times New Roman" w:hint="eastAsia"/>
        </w:rPr>
        <w:t>다</w:t>
      </w:r>
      <w:r>
        <w:rPr>
          <w:rFonts w:ascii="Times New Roman" w:hAnsi="Times New Roman" w:cs="Times New Roman" w:hint="eastAsia"/>
        </w:rPr>
        <w:t xml:space="preserve"> 1</w:t>
      </w:r>
      <w:r>
        <w:rPr>
          <w:rFonts w:ascii="Times New Roman" w:hAnsi="Times New Roman" w:cs="Times New Roman" w:hint="eastAsia"/>
        </w:rPr>
        <w:t>점</w:t>
      </w:r>
      <w:r>
        <w:rPr>
          <w:rFonts w:ascii="Times New Roman" w:hAnsi="Times New Roman" w:cs="Times New Roman" w:hint="eastAsia"/>
        </w:rPr>
        <w:t xml:space="preserve"> </w:t>
      </w:r>
      <w:r>
        <w:rPr>
          <w:rFonts w:ascii="Times New Roman" w:hAnsi="Times New Roman" w:cs="Times New Roman" w:hint="eastAsia"/>
        </w:rPr>
        <w:t>이상이어야함</w:t>
      </w:r>
      <w:r>
        <w:rPr>
          <w:rFonts w:ascii="Times New Roman" w:hAnsi="Times New Roman" w:cs="Times New Roman" w:hint="eastAsia"/>
        </w:rPr>
        <w:t xml:space="preserve">  from AASLD Guidance </w:t>
      </w:r>
      <w:r>
        <w:rPr>
          <w:rFonts w:ascii="Times New Roman" w:hAnsi="Times New Roman" w:cs="Times New Roman"/>
        </w:rPr>
        <w:fldChar w:fldCharType="begin"/>
      </w:r>
      <w:r>
        <w:rPr>
          <w:rFonts w:ascii="Times New Roman" w:hAnsi="Times New Roman" w:cs="Times New Roman"/>
        </w:rPr>
        <w:instrText xml:space="preserve"> ADDIN EN.CITE &lt;EndNote&gt;&lt;Cite&gt;&lt;Author&gt;Chalasani&lt;/Author&gt;&lt;Year&gt;2018&lt;/Year&gt;&lt;RecNum&gt;8&lt;/RecNum&gt;&lt;DisplayText&gt;[1]&lt;/DisplayText&gt;&lt;record&gt;&lt;rec-number&gt;8&lt;/rec-number&gt;&lt;foreign-keys&gt;&lt;key app="EN" db-id="ta5wszzaqd0zz2e9226vtwf0aa2ss0asx9tf" timestamp="1730559183"&gt;8&lt;/key&gt;&lt;/foreign-keys&gt;&lt;ref-type name="Journal Article"&gt;17&lt;/ref-type&gt;&lt;contributors&gt;&lt;authors&gt;&lt;author&gt;Chalasani, Naga&lt;/author&gt;&lt;author&gt;Younossi, Zobair&lt;/author&gt;&lt;author&gt;Lavine, Joel E.&lt;/author&gt;&lt;author&gt;Charlton, Michael&lt;/author&gt;&lt;author&gt;Cusi, Kenneth&lt;/author&gt;&lt;author&gt;Rinella, Mary&lt;/author&gt;&lt;author&gt;Harrison, Stephen A.&lt;/author&gt;&lt;author&gt;Brunt, Elizabeth M.&lt;/author&gt;&lt;author&gt;Sanyal, Arun J.&lt;/author&gt;&lt;/authors&gt;&lt;/contributors&gt;&lt;titles&gt;&lt;title&gt;The diagnosis and management of nonalcoholic fatty liver disease: Practice guidance from the American Association for the Study of Liver Diseases&lt;/title&gt;&lt;secondary-title&gt;Hepatology&lt;/secondary-title&gt;&lt;short-title&gt;The diagnosis and management of nonalcoholic fatty liver disease&lt;/short-title&gt;&lt;/titles&gt;&lt;periodical&gt;&lt;full-title&gt;Hepatology&lt;/full-title&gt;&lt;/periodical&gt;&lt;pages&gt;328&lt;/pages&gt;&lt;volume&gt;67&lt;/volume&gt;&lt;number&gt;1&lt;/number&gt;&lt;dates&gt;&lt;year&gt;2018&lt;/year&gt;&lt;pub-dates&gt;&lt;date&gt;2018/01//&lt;/date&gt;&lt;/pub-dates&gt;&lt;/dates&gt;&lt;isbn&gt;0270-9139&lt;/isbn&gt;&lt;urls&gt;&lt;related-urls&gt;&lt;url&gt;https://journals.lww.com/hep/fulltext/2018/01000/the_diagnosis_and_management_of_nonalcoholic_fatty.31.aspx&lt;/url&gt;&lt;/related-urls&gt;&lt;/urls&gt;&lt;electronic-resource-num&gt;10.1002/hep.29367&lt;/electronic-resource-num&gt;&lt;remote-database-provider&gt;journals.lww.com&lt;/remote-database-provider&gt;&lt;language&gt;en-US&lt;/language&gt;&lt;access-date&gt;2024/11/02/14:51:13&lt;/access-date&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hint="eastAsia"/>
        </w:rPr>
        <w:t>어쨌든</w:t>
      </w:r>
      <w:r>
        <w:rPr>
          <w:rFonts w:ascii="Times New Roman" w:hAnsi="Times New Roman" w:cs="Times New Roman" w:hint="eastAsia"/>
        </w:rPr>
        <w:t xml:space="preserve"> NAS 5 </w:t>
      </w:r>
      <w:r>
        <w:rPr>
          <w:rFonts w:ascii="Times New Roman" w:hAnsi="Times New Roman" w:cs="Times New Roman" w:hint="eastAsia"/>
        </w:rPr>
        <w:t>이상</w:t>
      </w:r>
      <w:r>
        <w:rPr>
          <w:rFonts w:ascii="Times New Roman" w:hAnsi="Times New Roman" w:cs="Times New Roman" w:hint="eastAsia"/>
        </w:rPr>
        <w:t xml:space="preserve"> === NASH </w:t>
      </w:r>
      <w:r>
        <w:rPr>
          <w:rFonts w:ascii="Times New Roman" w:hAnsi="Times New Roman" w:cs="Times New Roman" w:hint="eastAsia"/>
        </w:rPr>
        <w:t>이다</w:t>
      </w:r>
      <w:r>
        <w:rPr>
          <w:rFonts w:ascii="Times New Roman" w:hAnsi="Times New Roman" w:cs="Times New Roman" w:hint="eastAsia"/>
        </w:rPr>
        <w:t>. (Hence the term Bx-proven NASH). Can progress to cirrhosis, liver failure, and liver cancer.</w:t>
      </w:r>
    </w:p>
    <w:p w14:paraId="04581339" w14:textId="77777777" w:rsidR="0057352E" w:rsidRPr="00E652A6" w:rsidRDefault="0057352E" w:rsidP="0057352E">
      <w:pPr>
        <w:wordWrap/>
        <w:spacing w:line="480" w:lineRule="auto"/>
        <w:rPr>
          <w:rFonts w:ascii="Times New Roman" w:hAnsi="Times New Roman" w:cs="Times New Roman"/>
        </w:rPr>
      </w:pPr>
      <w:r w:rsidRPr="00E652A6">
        <w:rPr>
          <w:rFonts w:ascii="Times New Roman" w:hAnsi="Times New Roman" w:cs="Times New Roman"/>
        </w:rPr>
        <w:t>Cirrhosis: Advanced fibrosis eventually progresses to cirrhosis, where normal liver tissue is replaced by extensive scar tissue, leading to severe loss of liver function. Cirrhosis is often irreversible and can result in liver failure.</w:t>
      </w:r>
      <w:r>
        <w:rPr>
          <w:rFonts w:ascii="Times New Roman" w:hAnsi="Times New Roman" w:cs="Times New Roman" w:hint="eastAsia"/>
        </w:rPr>
        <w:t xml:space="preserve"> (</w:t>
      </w:r>
      <w:r>
        <w:rPr>
          <w:rFonts w:ascii="Times New Roman" w:hAnsi="Times New Roman" w:cs="Times New Roman" w:hint="eastAsia"/>
        </w:rPr>
        <w:t>이것이</w:t>
      </w:r>
      <w:r>
        <w:rPr>
          <w:rFonts w:ascii="Times New Roman" w:hAnsi="Times New Roman" w:cs="Times New Roman" w:hint="eastAsia"/>
        </w:rPr>
        <w:t xml:space="preserve"> </w:t>
      </w:r>
      <w:r>
        <w:rPr>
          <w:rFonts w:ascii="Times New Roman" w:hAnsi="Times New Roman" w:cs="Times New Roman" w:hint="eastAsia"/>
        </w:rPr>
        <w:t>곧</w:t>
      </w:r>
      <w:r>
        <w:rPr>
          <w:rFonts w:ascii="Times New Roman" w:hAnsi="Times New Roman" w:cs="Times New Roman" w:hint="eastAsia"/>
        </w:rPr>
        <w:t xml:space="preserve"> Fibrosis Stage 4)</w:t>
      </w:r>
    </w:p>
    <w:p w14:paraId="41E611ED" w14:textId="77777777" w:rsidR="0057352E" w:rsidRDefault="0057352E" w:rsidP="0057352E">
      <w:pPr>
        <w:wordWrap/>
        <w:spacing w:line="480" w:lineRule="auto"/>
        <w:rPr>
          <w:rFonts w:ascii="Times New Roman" w:hAnsi="Times New Roman" w:cs="Times New Roman"/>
        </w:rPr>
      </w:pPr>
      <w:r w:rsidRPr="00E652A6">
        <w:rPr>
          <w:rFonts w:ascii="Times New Roman" w:hAnsi="Times New Roman" w:cs="Times New Roman"/>
        </w:rPr>
        <w:t>Hepatocellular Carcinoma (HCC): In some cases, cirrhosis increases the risk of developing HCC, a primary liver cancer. HCC is a severe, life-threatening condition often associated with a poor prognosis.</w:t>
      </w:r>
    </w:p>
    <w:p w14:paraId="324A8EFC"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715C23E0" w14:textId="77777777" w:rsidR="0057352E" w:rsidRDefault="0057352E" w:rsidP="0057352E">
      <w:pPr>
        <w:wordWrap/>
        <w:spacing w:line="480" w:lineRule="auto"/>
        <w:rPr>
          <w:rFonts w:ascii="Times New Roman" w:hAnsi="Times New Roman" w:cs="Times New Roman"/>
        </w:rPr>
      </w:pPr>
      <w:r w:rsidRPr="005A24D1">
        <w:rPr>
          <w:rFonts w:ascii="Times New Roman" w:hAnsi="Times New Roman" w:cs="Times New Roman" w:hint="eastAsia"/>
          <w:b/>
          <w:bCs/>
        </w:rPr>
        <w:lastRenderedPageBreak/>
        <w:t>NAFLD Activity Score</w:t>
      </w:r>
      <w:r>
        <w:rPr>
          <w:rFonts w:ascii="Times New Roman" w:hAnsi="Times New Roman" w:cs="Times New Roman" w:hint="eastAsia"/>
        </w:rPr>
        <w:t xml:space="preserve"> (=NAS from NASH-CRN System), Fibrosis stage</w:t>
      </w:r>
      <w:r>
        <w:rPr>
          <w:rFonts w:ascii="Times New Roman" w:hAnsi="Times New Roman" w:cs="Times New Roman" w:hint="eastAsia"/>
        </w:rPr>
        <w:t>까지</w:t>
      </w:r>
      <w:r>
        <w:rPr>
          <w:rFonts w:ascii="Times New Roman" w:hAnsi="Times New Roman" w:cs="Times New Roman" w:hint="eastAsia"/>
        </w:rPr>
        <w:t xml:space="preserve"> </w:t>
      </w:r>
      <w:r>
        <w:rPr>
          <w:rFonts w:ascii="Times New Roman" w:hAnsi="Times New Roman" w:cs="Times New Roman" w:hint="eastAsia"/>
        </w:rPr>
        <w:t>포함한</w:t>
      </w:r>
      <w:r>
        <w:rPr>
          <w:rFonts w:ascii="Times New Roman" w:hAnsi="Times New Roman" w:cs="Times New Roman" w:hint="eastAsia"/>
        </w:rPr>
        <w:t xml:space="preserve"> </w:t>
      </w:r>
      <w:r>
        <w:rPr>
          <w:rFonts w:ascii="Times New Roman" w:hAnsi="Times New Roman" w:cs="Times New Roman" w:hint="eastAsia"/>
        </w:rPr>
        <w:t>것은</w:t>
      </w:r>
      <w:r>
        <w:rPr>
          <w:rFonts w:ascii="Times New Roman" w:hAnsi="Times New Roman" w:cs="Times New Roman" w:hint="eastAsia"/>
        </w:rPr>
        <w:t xml:space="preserve"> </w:t>
      </w:r>
      <w:r w:rsidRPr="00FA0808">
        <w:rPr>
          <w:rFonts w:ascii="Times New Roman" w:hAnsi="Times New Roman" w:cs="Times New Roman"/>
        </w:rPr>
        <w:t>SAF Score</w:t>
      </w:r>
      <w:r>
        <w:rPr>
          <w:rFonts w:ascii="Times New Roman" w:hAnsi="Times New Roman" w:cs="Times New Roman" w:hint="eastAsia"/>
        </w:rPr>
        <w:t xml:space="preserve"> </w:t>
      </w:r>
      <w:r>
        <w:rPr>
          <w:rFonts w:ascii="Times New Roman" w:hAnsi="Times New Roman" w:cs="Times New Roman"/>
        </w:rPr>
        <w:fldChar w:fldCharType="begin">
          <w:fldData xml:space="preserve">PEVuZE5vdGU+PENpdGU+PEF1dGhvcj5DaWFyZHVsbG88L0F1dGhvcj48WWVhcj4yMDIyPC9ZZWFy
PjxSZWNOdW0+NDwvUmVjTnVtPjxEaXNwbGF5VGV4dD5bMiwgM108L0Rpc3BsYXlUZXh0PjxyZWNv
cmQ+PHJlYy1udW1iZXI+NDwvcmVjLW51bWJlcj48Zm9yZWlnbi1rZXlzPjxrZXkgYXBwPSJFTiIg
ZGItaWQ9InRhNXdzenphcWQwenoyZTkyMjZ2dHdmMGFhMnNzMGFzeDl0ZiIgdGltZXN0YW1wPSIx
NzMwNTUzNjkwIj40PC9rZXk+PC9mb3JlaWduLWtleXM+PHJlZi10eXBlIG5hbWU9IkpvdXJuYWwg
QXJ0aWNsZSI+MTc8L3JlZi10eXBlPjxjb250cmlidXRvcnM+PGF1dGhvcnM+PGF1dGhvcj5DaWFy
ZHVsbG8sIFN0ZWZhbm88L2F1dGhvcj48YXV0aG9yPlBlcnNlZ2hpbiwgR2lhbmx1Y2E8L2F1dGhv
cj48L2F1dGhvcnM+PC9jb250cmlidXRvcnM+PHRpdGxlcz48dGl0bGU+QWR2YW5jZXMgaW4gZmli
cm9zaXMgYmlvbWFya2VycyBpbiBub25hbGNvaG9saWMgZmF0dHkgbGl2ZXIgZGlzZWFzZTwvdGl0
bGU+PHNlY29uZGFyeS10aXRsZT5BZHZhbmNlcyBpbiBDbGluaWNhbCBDaGVtaXN0cnk8L3NlY29u
ZGFyeS10aXRsZT48YWx0LXRpdGxlPkFkdiBDbGluIENoZW08L2FsdC10aXRsZT48L3RpdGxlcz48
cGVyaW9kaWNhbD48ZnVsbC10aXRsZT5BZHZhbmNlcyBpbiBDbGluaWNhbCBDaGVtaXN0cnk8L2Z1
bGwtdGl0bGU+PGFiYnItMT5BZHYgQ2xpbiBDaGVtPC9hYmJyLTE+PC9wZXJpb2RpY2FsPjxhbHQt
cGVyaW9kaWNhbD48ZnVsbC10aXRsZT5BZHZhbmNlcyBpbiBDbGluaWNhbCBDaGVtaXN0cnk8L2Z1
bGwtdGl0bGU+PGFiYnItMT5BZHYgQ2xpbiBDaGVtPC9hYmJyLTE+PC9hbHQtcGVyaW9kaWNhbD48
cGFnZXM+MzMtNjU8L3BhZ2VzPjx2b2x1bWU+MTA2PC92b2x1bWU+PGtleXdvcmRzPjxrZXl3b3Jk
PkFkdWx0PC9rZXl3b3JkPjxrZXl3b3JkPkJpb21hcmtlcnM8L2tleXdvcmQ+PGtleXdvcmQ+Qmlv
cHN5PC9rZXl3b3JkPjxrZXl3b3JkPkVsYXN0aWNpdHkgSW1hZ2luZyBUZWNobmlxdWVzPC9rZXl3
b3JkPjxrZXl3b3JkPkVsYXN0b2dyYXBoeTwva2V5d29yZD48a2V5d29yZD5GaWJyb3Npczwva2V5
d29yZD48a2V5d29yZD5IdW1hbnM8L2tleXdvcmQ+PGtleXdvcmQ+TGl2ZXI8L2tleXdvcmQ+PGtl
eXdvcmQ+TGl2ZXIgQ2lycmhvc2lzPC9rZXl3b3JkPjxrZXl3b3JkPk1BRkxEPC9rZXl3b3JkPjxr
ZXl3b3JkPk5BRkxEPC9rZXl3b3JkPjxrZXl3b3JkPk5BU0g8L2tleXdvcmQ+PGtleXdvcmQ+Tm9u
LWFsY29ob2xpYyBGYXR0eSBMaXZlciBEaXNlYXNlPC9rZXl3b3JkPjxrZXl3b3JkPk5vbmludmFz
aXZlPC9rZXl3b3JkPjxrZXl3b3JkPlNjcmVlbmluZzwva2V5d29yZD48L2tleXdvcmRzPjxkYXRl
cz48eWVhcj4yMDIyPC95ZWFyPjxwdWItZGF0ZXM+PGRhdGU+MjAyMjwvZGF0ZT48L3B1Yi1kYXRl
cz48L2RhdGVzPjxpc2JuPjIxNjItOTQ3MTwvaXNibj48dXJscz48cmVsYXRlZC11cmxzPjx1cmw+
aHR0cDovL3d3dy5uY2JpLm5sbS5uaWguZ292L3B1Ym1lZC8zNTE1Mjk3NDwvdXJsPjwvcmVsYXRl
ZC11cmxzPjwvdXJscz48ZWxlY3Ryb25pYy1yZXNvdXJjZS1udW0+MTAuMTAxNi9icy5hY2MuMjAy
MS4wOS4wMDM8L2VsZWN0cm9uaWMtcmVzb3VyY2UtbnVtPjxyZW1vdGUtZGF0YWJhc2UtcHJvdmlk
ZXI+UHViTWVkPC9yZW1vdGUtZGF0YWJhc2UtcHJvdmlkZXI+PGxhbmd1YWdlPmVuZzwvbGFuZ3Vh
Z2U+PC9yZWNvcmQ+PC9DaXRlPjxDaXRlIEV4Y2x1ZGVBdXRoPSIxIiBFeGNsdWRlWWVhcj0iMSI+
PFJlY051bT41PC9SZWNOdW0+PHJlY29yZD48cmVjLW51bWJlcj41PC9yZWMtbnVtYmVyPjxmb3Jl
aWduLWtleXM+PGtleSBhcHA9IkVOIiBkYi1pZD0idGE1d3N6emFxZDB6ejJlOTIyNnZ0d2YwYWEy
c3MwYXN4OXRmIiB0aW1lc3RhbXA9IjE3MzA1NTQxOTUiPjU8L2tleT48L2ZvcmVpZ24ta2V5cz48
cmVmLXR5cGUgbmFtZT0iSm91cm5hbCBBcnRpY2xlIj4xNzwvcmVmLXR5cGU+PGNvbnRyaWJ1dG9y
cz48L2NvbnRyaWJ1dG9ycz48dGl0bGVzPjx0aXRsZT5IQ1YtVHJpYWxzLmNvbSA6IEEgcmVndWxh
cmx5IHVwZGF0ZWQgd2Vic2l0ZSB3aXRoIGFsbCBtb3N0IHJlY2VudCBjbGluaWNhbCB0cmlhbHMg
ZGF0YSBpbiBIQ1YgaW5mZWN0aW9uPC90aXRsZT48L3RpdGxlcz48ZGF0ZXM+PC9kYXRlcz48dXJs
cz48cmVsYXRlZC11cmxzPjx1cmw+aHR0cDovL3d3dy5oY3YtdHJpYWxzLmNvbS9uYXNoL25hZmxk
LW5hc2guYXNwPC91cmw+PC9yZWxhdGVkLXVybHM+PC91cmxzPjxhY2Nlc3MtZGF0ZT4yMDI0LzEx
LzAyLzEzOjI3OjAyPC9hY2Nlc3MtZGF0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WFyZHVsbG88L0F1dGhvcj48WWVhcj4yMDIyPC9ZZWFy
PjxSZWNOdW0+NDwvUmVjTnVtPjxEaXNwbGF5VGV4dD5bMiwgM108L0Rpc3BsYXlUZXh0PjxyZWNv
cmQ+PHJlYy1udW1iZXI+NDwvcmVjLW51bWJlcj48Zm9yZWlnbi1rZXlzPjxrZXkgYXBwPSJFTiIg
ZGItaWQ9InRhNXdzenphcWQwenoyZTkyMjZ2dHdmMGFhMnNzMGFzeDl0ZiIgdGltZXN0YW1wPSIx
NzMwNTUzNjkwIj40PC9rZXk+PC9mb3JlaWduLWtleXM+PHJlZi10eXBlIG5hbWU9IkpvdXJuYWwg
QXJ0aWNsZSI+MTc8L3JlZi10eXBlPjxjb250cmlidXRvcnM+PGF1dGhvcnM+PGF1dGhvcj5DaWFy
ZHVsbG8sIFN0ZWZhbm88L2F1dGhvcj48YXV0aG9yPlBlcnNlZ2hpbiwgR2lhbmx1Y2E8L2F1dGhv
cj48L2F1dGhvcnM+PC9jb250cmlidXRvcnM+PHRpdGxlcz48dGl0bGU+QWR2YW5jZXMgaW4gZmli
cm9zaXMgYmlvbWFya2VycyBpbiBub25hbGNvaG9saWMgZmF0dHkgbGl2ZXIgZGlzZWFzZTwvdGl0
bGU+PHNlY29uZGFyeS10aXRsZT5BZHZhbmNlcyBpbiBDbGluaWNhbCBDaGVtaXN0cnk8L3NlY29u
ZGFyeS10aXRsZT48YWx0LXRpdGxlPkFkdiBDbGluIENoZW08L2FsdC10aXRsZT48L3RpdGxlcz48
cGVyaW9kaWNhbD48ZnVsbC10aXRsZT5BZHZhbmNlcyBpbiBDbGluaWNhbCBDaGVtaXN0cnk8L2Z1
bGwtdGl0bGU+PGFiYnItMT5BZHYgQ2xpbiBDaGVtPC9hYmJyLTE+PC9wZXJpb2RpY2FsPjxhbHQt
cGVyaW9kaWNhbD48ZnVsbC10aXRsZT5BZHZhbmNlcyBpbiBDbGluaWNhbCBDaGVtaXN0cnk8L2Z1
bGwtdGl0bGU+PGFiYnItMT5BZHYgQ2xpbiBDaGVtPC9hYmJyLTE+PC9hbHQtcGVyaW9kaWNhbD48
cGFnZXM+MzMtNjU8L3BhZ2VzPjx2b2x1bWU+MTA2PC92b2x1bWU+PGtleXdvcmRzPjxrZXl3b3Jk
PkFkdWx0PC9rZXl3b3JkPjxrZXl3b3JkPkJpb21hcmtlcnM8L2tleXdvcmQ+PGtleXdvcmQ+Qmlv
cHN5PC9rZXl3b3JkPjxrZXl3b3JkPkVsYXN0aWNpdHkgSW1hZ2luZyBUZWNobmlxdWVzPC9rZXl3
b3JkPjxrZXl3b3JkPkVsYXN0b2dyYXBoeTwva2V5d29yZD48a2V5d29yZD5GaWJyb3Npczwva2V5
d29yZD48a2V5d29yZD5IdW1hbnM8L2tleXdvcmQ+PGtleXdvcmQ+TGl2ZXI8L2tleXdvcmQ+PGtl
eXdvcmQ+TGl2ZXIgQ2lycmhvc2lzPC9rZXl3b3JkPjxrZXl3b3JkPk1BRkxEPC9rZXl3b3JkPjxr
ZXl3b3JkPk5BRkxEPC9rZXl3b3JkPjxrZXl3b3JkPk5BU0g8L2tleXdvcmQ+PGtleXdvcmQ+Tm9u
LWFsY29ob2xpYyBGYXR0eSBMaXZlciBEaXNlYXNlPC9rZXl3b3JkPjxrZXl3b3JkPk5vbmludmFz
aXZlPC9rZXl3b3JkPjxrZXl3b3JkPlNjcmVlbmluZzwva2V5d29yZD48L2tleXdvcmRzPjxkYXRl
cz48eWVhcj4yMDIyPC95ZWFyPjxwdWItZGF0ZXM+PGRhdGU+MjAyMjwvZGF0ZT48L3B1Yi1kYXRl
cz48L2RhdGVzPjxpc2JuPjIxNjItOTQ3MTwvaXNibj48dXJscz48cmVsYXRlZC11cmxzPjx1cmw+
aHR0cDovL3d3dy5uY2JpLm5sbS5uaWguZ292L3B1Ym1lZC8zNTE1Mjk3NDwvdXJsPjwvcmVsYXRl
ZC11cmxzPjwvdXJscz48ZWxlY3Ryb25pYy1yZXNvdXJjZS1udW0+MTAuMTAxNi9icy5hY2MuMjAy
MS4wOS4wMDM8L2VsZWN0cm9uaWMtcmVzb3VyY2UtbnVtPjxyZW1vdGUtZGF0YWJhc2UtcHJvdmlk
ZXI+UHViTWVkPC9yZW1vdGUtZGF0YWJhc2UtcHJvdmlkZXI+PGxhbmd1YWdlPmVuZzwvbGFuZ3Vh
Z2U+PC9yZWNvcmQ+PC9DaXRlPjxDaXRlIEV4Y2x1ZGVBdXRoPSIxIiBFeGNsdWRlWWVhcj0iMSI+
PFJlY051bT41PC9SZWNOdW0+PHJlY29yZD48cmVjLW51bWJlcj41PC9yZWMtbnVtYmVyPjxmb3Jl
aWduLWtleXM+PGtleSBhcHA9IkVOIiBkYi1pZD0idGE1d3N6emFxZDB6ejJlOTIyNnZ0d2YwYWEy
c3MwYXN4OXRmIiB0aW1lc3RhbXA9IjE3MzA1NTQxOTUiPjU8L2tleT48L2ZvcmVpZ24ta2V5cz48
cmVmLXR5cGUgbmFtZT0iSm91cm5hbCBBcnRpY2xlIj4xNzwvcmVmLXR5cGU+PGNvbnRyaWJ1dG9y
cz48L2NvbnRyaWJ1dG9ycz48dGl0bGVzPjx0aXRsZT5IQ1YtVHJpYWxzLmNvbSA6IEEgcmVndWxh
cmx5IHVwZGF0ZWQgd2Vic2l0ZSB3aXRoIGFsbCBtb3N0IHJlY2VudCBjbGluaWNhbCB0cmlhbHMg
ZGF0YSBpbiBIQ1YgaW5mZWN0aW9uPC90aXRsZT48L3RpdGxlcz48ZGF0ZXM+PC9kYXRlcz48dXJs
cz48cmVsYXRlZC11cmxzPjx1cmw+aHR0cDovL3d3dy5oY3YtdHJpYWxzLmNvbS9uYXNoL25hZmxk
LW5hc2guYXNwPC91cmw+PC9yZWxhdGVkLXVybHM+PC91cmxzPjxhY2Nlc3MtZGF0ZT4yMDI0LzEx
LzAyLzEzOjI3OjAyPC9hY2Nlc3MtZGF0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r>
        <w:rPr>
          <w:rFonts w:ascii="Times New Roman" w:hAnsi="Times New Roman" w:cs="Times New Roman" w:hint="eastAsia"/>
        </w:rPr>
        <w:t xml:space="preserve"> (SAF Score</w:t>
      </w:r>
      <w:r>
        <w:rPr>
          <w:rFonts w:ascii="Times New Roman" w:hAnsi="Times New Roman" w:cs="Times New Roman" w:hint="eastAsia"/>
        </w:rPr>
        <w:t>랑</w:t>
      </w:r>
      <w:r>
        <w:rPr>
          <w:rFonts w:ascii="Times New Roman" w:hAnsi="Times New Roman" w:cs="Times New Roman" w:hint="eastAsia"/>
        </w:rPr>
        <w:t xml:space="preserve"> NAFLD Fibrosis Score (NFS)</w:t>
      </w:r>
      <w:r>
        <w:rPr>
          <w:rFonts w:ascii="Times New Roman" w:hAnsi="Times New Roman" w:cs="Times New Roman" w:hint="eastAsia"/>
        </w:rPr>
        <w:t>를</w:t>
      </w:r>
      <w:r>
        <w:rPr>
          <w:rFonts w:ascii="Times New Roman" w:hAnsi="Times New Roman" w:cs="Times New Roman" w:hint="eastAsia"/>
        </w:rPr>
        <w:t xml:space="preserve"> </w:t>
      </w:r>
      <w:r>
        <w:rPr>
          <w:rFonts w:ascii="Times New Roman" w:hAnsi="Times New Roman" w:cs="Times New Roman" w:hint="eastAsia"/>
        </w:rPr>
        <w:t>햇갈리지</w:t>
      </w:r>
      <w:r>
        <w:rPr>
          <w:rFonts w:ascii="Times New Roman" w:hAnsi="Times New Roman" w:cs="Times New Roman" w:hint="eastAsia"/>
        </w:rPr>
        <w:t xml:space="preserve"> </w:t>
      </w:r>
      <w:r>
        <w:rPr>
          <w:rFonts w:ascii="Times New Roman" w:hAnsi="Times New Roman" w:cs="Times New Roman" w:hint="eastAsia"/>
        </w:rPr>
        <w:t>말자</w:t>
      </w:r>
      <w:r>
        <w:rPr>
          <w:rFonts w:ascii="Times New Roman" w:hAnsi="Times New Roman" w:cs="Times New Roman" w:hint="eastAsia"/>
        </w:rPr>
        <w:t>)</w:t>
      </w:r>
    </w:p>
    <w:p w14:paraId="76D92967"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표는</w:t>
      </w:r>
      <w:r>
        <w:rPr>
          <w:rFonts w:ascii="Times New Roman" w:hAnsi="Times New Roman" w:cs="Times New Roman" w:hint="eastAsia"/>
        </w:rPr>
        <w:t xml:space="preserve"> </w:t>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논문</w:t>
      </w:r>
      <w:r>
        <w:rPr>
          <w:rFonts w:ascii="Times New Roman" w:hAnsi="Times New Roman" w:cs="Times New Roman" w:hint="eastAsia"/>
        </w:rPr>
        <w:t xml:space="preserve"> Appendix </w:t>
      </w:r>
      <w:r>
        <w:rPr>
          <w:rFonts w:ascii="Times New Roman" w:hAnsi="Times New Roman" w:cs="Times New Roman" w:hint="eastAsia"/>
        </w:rPr>
        <w:t>에서</w:t>
      </w:r>
      <w:r>
        <w:rPr>
          <w:rFonts w:ascii="Times New Roman" w:hAnsi="Times New Roman" w:cs="Times New Roman" w:hint="eastAsia"/>
        </w:rPr>
        <w:t xml:space="preserve"> </w:t>
      </w:r>
      <w:r>
        <w:rPr>
          <w:rFonts w:ascii="Times New Roman" w:hAnsi="Times New Roman" w:cs="Times New Roman" w:hint="eastAsia"/>
        </w:rPr>
        <w:t>얻음</w:t>
      </w:r>
      <w:r>
        <w:rPr>
          <w:rFonts w:ascii="Times New Roman" w:hAnsi="Times New Roman" w:cs="Times New Roman"/>
        </w:rPr>
        <w:fldChar w:fldCharType="begin">
          <w:fldData xml:space="preserve">PEVuZE5vdGU+PENpdGU+PEF1dGhvcj5EdXNlamE8L0F1dGhvcj48WWVhcj4yMDIzPC9ZZWFyPjxS
ZWNOdW0+MTU8L1JlY051bT48RGlzcGxheVRleHQ+WzRdPC9EaXNwbGF5VGV4dD48cmVjb3JkPjxy
ZWMtbnVtYmVyPjE1PC9yZWMtbnVtYmVyPjxmb3JlaWduLWtleXM+PGtleSBhcHA9IkVOIiBkYi1p
ZD0idGE1d3N6emFxZDB6ejJlOTIyNnZ0d2YwYWEyc3MwYXN4OXRmIiB0aW1lc3RhbXA9IjE3MzA5
OTIzOTIiPjE1PC9rZXk+PC9mb3JlaWduLWtleXM+PHJlZi10eXBlIG5hbWU9IkpvdXJuYWwgQXJ0
aWNsZSI+MTc8L3JlZi10eXBlPjxjb250cmlidXRvcnM+PGF1dGhvcnM+PGF1dGhvcj5EdXNlamEs
IEFqYXk8L2F1dGhvcj48YXV0aG9yPlNpbmdoLCBTLiBQLjwvYXV0aG9yPjxhdXRob3I+RGUsIEFy
a2E8L2F1dGhvcj48YXV0aG9yPk1hZGFuLCBLYXVzaGFsPC9hdXRob3I+PGF1dGhvcj5SYW8sIFBh
ZGFraSBOYWdhcmFqYTwvYXV0aG9yPjxhdXRob3I+U2h1a2xhLCBBa2FzaDwvYXV0aG9yPjxhdXRo
b3I+Q2hvdWRodXJpLCBHb3VyZGFzPC9hdXRob3I+PGF1dGhvcj5TYWlnYWwsIFNhbmppdjwvYXV0
aG9yPjxhdXRob3I+U2hhbGltYXIsIG51bGw8L2F1dGhvcj48YXV0aG9yPkFyb3JhLCBBbmlsPC9h
dXRob3I+PGF1dGhvcj5BbmFuZCwgQW5pbCBDLjwvYXV0aG9yPjxhdXRob3I+RGFzLCBBc2hpbTwv
YXV0aG9yPjxhdXRob3I+S3VtYXIsIEFzaGlzaDwvYXV0aG9yPjxhdXRob3I+RWFwZW4sIENodW5k
YW1hbm5pbCBFLjwvYXV0aG9yPjxhdXRob3I+RGV2YWRhcywgS3Jpc2huYWRhczwvYXV0aG9yPjxh
dXRob3I+U2hlbm95LCBLb3RhY2hlcnJ5IFQuPC9hdXRob3I+PGF1dGhvcj5QYW5pZ3JhaGksIE1h
bmFzPC9hdXRob3I+PGF1dGhvcj5XYWRoYXdhbiwgTWFuYXY8L2F1dGhvcj48YXV0aG9yPlJhdGhp
LCBNYW5pc2g8L2F1dGhvcj48YXV0aG9yPkt1bWFyLCBNYW5vajwvYXV0aG9yPjxhdXRob3I+Q2hv
dWRoYXJ5LCBOYXJlbmRyYSBTLjwvYXV0aG9yPjxhdXRob3I+U2FyYWYsIE5lZXJhajwvYXV0aG9y
PjxhdXRob3I+TmF0aCwgUHJlZXRhbTwvYXV0aG9yPjxhdXRob3I+S2FyLCBTYW5qaWI8L2F1dGhv
cj48YXV0aG9yPkFsYW0sIFNlZW1hPC9hdXRob3I+PGF1dGhvcj5TaGFoLCBTYW1pcjwvYXV0aG9y
PjxhdXRob3I+TmlqaGF3YW4sIFNhbmRlZXA8L2F1dGhvcj48YXV0aG9yPkFjaGFyeWEsIFN1YnJh
dCBLLjwvYXV0aG9yPjxhdXRob3I+QWdnYXJ3YWwsIFZpbmF5YWs8L2F1dGhvcj48YXV0aG9yPlNh
cmFzd2F0LCBWaXZlayBBLjwvYXV0aG9yPjxhdXRob3I+Q2hhd2xhLCBZb2dlc2ggSy48L2F1dGhv
cj48L2F1dGhvcnM+PC9jb250cmlidXRvcnM+PHRpdGxlcz48dGl0bGU+SW5kaWFuIE5hdGlvbmFs
IEFzc29jaWF0aW9uIGZvciBTdHVkeSBvZiB0aGUgTGl2ZXIgKElOQVNMKSBHdWlkYW5jZSBQYXBl
ciBvbiBOb21lbmNsYXR1cmUsIERpYWdub3NpcyBhbmQgVHJlYXRtZW50IG9mIE5vbmFsY29ob2xp
YyBGYXR0eSBMaXZlciBEaXNlYXNlIChOQUZMRCk8L3RpdGxlPjxzZWNvbmRhcnktdGl0bGU+Sm91
cm5hbCBvZiBDbGluaWNhbCBhbmQgRXhwZXJpbWVudGFsIEhlcGF0b2xvZ3k8L3NlY29uZGFyeS10
aXRsZT48YWx0LXRpdGxlPkogQ2xpbiBFeHAgSGVwYXRvbDwvYWx0LXRpdGxlPjwvdGl0bGVzPjxw
ZXJpb2RpY2FsPjxmdWxsLXRpdGxlPkpvdXJuYWwgb2YgQ2xpbmljYWwgYW5kIEV4cGVyaW1lbnRh
bCBIZXBhdG9sb2d5PC9mdWxsLXRpdGxlPjxhYmJyLTE+SiBDbGluIEV4cCBIZXBhdG9sPC9hYmJy
LTE+PC9wZXJpb2RpY2FsPjxhbHQtcGVyaW9kaWNhbD48ZnVsbC10aXRsZT5Kb3VybmFsIG9mIENs
aW5pY2FsIGFuZCBFeHBlcmltZW50YWwgSGVwYXRvbG9neTwvZnVsbC10aXRsZT48YWJici0xPkog
Q2xpbiBFeHAgSGVwYXRvbDwvYWJici0xPjwvYWx0LXBlcmlvZGljYWw+PHBhZ2VzPjI3My0zMDI8
L3BhZ2VzPjx2b2x1bWU+MTM8L3ZvbHVtZT48bnVtYmVyPjI8L251bWJlcj48a2V5d29yZHM+PGtl
eXdvcmQ+QUFTTEQsIEFtZXJpY2FuIEFzc29jaWF0aW9uIGZvciB0aGUgU3R1ZHkgb2YgTGl2ZXIg
RGlzZWFzZXM8L2tleXdvcmQ+PGtleXdvcmQ+QUxELCBhbGNvaG9sLWFzc29jaWF0ZWQgbGl2ZXIg
ZGlzZWFzZTwva2V5d29yZD48a2V5d29yZD5BTFQsIGFsYW5pbmUgYW1pbm90cmFuc2ZlcmFzZTwv
a2V5d29yZD48a2V5d29yZD5BUFJJLCBBU1QtcGxhdGVsZXQgcmF0aW8gaW5kZXg8L2tleXdvcmQ+
PGtleXdvcmQ+QVNULCBhc3BhcnRhdGUgYW1pbm90cmFuc2ZlcmFzZTwva2V5d29yZD48a2V5d29y
ZD5CTUksIGJvZHkgbWFzcyBpbmRleDwva2V5d29yZD48a2V5d29yZD5DQVAsIGNvbnRyb2xsZWQg
YXR0ZW51YXRpb24gcGFyYW1ldGVyPC9rZXl3b3JkPjxrZXl3b3JkPkNIQiwgY2hyb25pYyBIZXBh
dGl0aXMgQjwva2V5d29yZD48a2V5d29yZD5DSEMsIGNocm9uaWMgSGVwYXRpdGlzIEM8L2tleXdv
cmQ+PGtleXdvcmQ+Q0stMTgsIEN5dG9rZXJhdGluLTE4PC9rZXl3b3JkPjxrZXl3b3JkPkNLRCwg
Y2hyb25pYyBraWRuZXkgZGlzZWFzZTwva2V5d29yZD48a2V5d29yZD5DUk4sIENsaW5pY2FsIFJl
c2VhcmNoIE5ldHdvcms8L2tleXdvcmQ+PGtleXdvcmQ+Q1ZELCBjYXJkaW92YXNjdWxhciBkaXNl
YXNlPC9rZXl3b3JkPjxrZXl3b3JkPkRBRkxEL0RBU0gsIGR1YWwgZXRpb2xvZ3kgZmF0dHkgbGl2
ZXIgZGlzZWFzZSBvciBzdGVhdG9oZXBhdGl0aXM8L2tleXdvcmQ+PGtleXdvcmQ+RUJNVCwgZW5k
b3Njb3BpYyBiYXJpYXRyaWMgbWV0YWJvbGljIHRoZXJhcHk8L2tleXdvcmQ+PGtleXdvcmQ+RUxG
LCBlbmhhbmNlZCBsaXZlciBmaWJyb3Npczwva2V5d29yZD48a2V5d29yZD5GQVNULCBGaWJyb1Nj
YW4tQVNUPC9rZXl3b3JkPjxrZXl3b3JkPmZhdHR5IGxpdmVyPC9rZXl3b3JkPjxrZXl3b3JkPkZJ
Qi00LCBmaWJyb3Npcy00PC9rZXl3b3JkPjxrZXl3b3JkPkZMSVAsIGZhdHR5IGxpdmVyIGluaGli
aXRpb24gb2YgcHJvZ3Jlc3Npb248L2tleXdvcmQ+PGtleXdvcmQ+RlhSLCBmYXJuZXNvaWQgWCBy
ZWNlcHRvcjwva2V5d29yZD48a2V5d29yZD5HTFAtMSwgZ2x1Y2Fnb24tbGlrZSBwZXB0aWRlLTE8
L2tleXdvcmQ+PGtleXdvcmQ+SENDLCBoZXBhdG9jZWxsdWxhciBjYXJjaW5vbWE8L2tleXdvcmQ+
PGtleXdvcmQ+aGVwYXRpYyBzdGVhdG9zaXM8L2tleXdvcmQ+PGtleXdvcmQ+SU5BU0wsIEluZGlh
biBOYXRpb25hbCBBc3NvY2lhdGlvbiBmb3IgU3R1ZHkgb2YgdGhlIExpdmVyPC9rZXl3b3JkPjxr
ZXl3b3JkPkxBSSwgbGl2ZXIgYXR0ZW51YXRpb24gaW5kZXg8L2tleXdvcmQ+PGtleXdvcmQ+TFNN
LCBsaXZlciBzdGlmZm5lc3MgbWVhc3VyZW1lbnQ8L2tleXdvcmQ+PGtleXdvcmQ+TUFGTEQ8L2tl
eXdvcmQ+PGtleXdvcmQ+TUFGTEQsIG1ldGFib2xpYyBkeXNmdW5jdGlvbi1hc3NvY2lhdGVkIGZh
dHR5IGxpdmVyIGRpc2Vhc2U8L2tleXdvcmQ+PGtleXdvcmQ+TWV0UywgbWV0YWJvbGljIHN5bmRy
b21lPC9rZXl3b3JkPjxrZXl3b3JkPk1SLVBERkYsIG1hZ25ldGljIHJlc29uYW5jZSDigJMgcHJv
dG9uIGRlbnNpdHkgZmF0IGZyYWN0aW9uPC9rZXl3b3JkPjxrZXl3b3JkPk1SRSwgbWFnbmV0aWMg
cmVzb25hbmNlIGVsYXN0b2dyYXBoeTwva2V5d29yZD48a2V5d29yZD5OQUZMOiwgbm9uYWxjb2hv
bGljIGZhdHR5IGxpdmVyPC9rZXl3b3JkPjxrZXl3b3JkPk5BRkxELCBub25hbGNvaG9saWMgZmF0
dHkgbGl2ZXIgZGlzZWFzZTwva2V5d29yZD48a2V5d29yZD5OQVMsIE5BRkxEIGFjdGl2aXR5IHNj
b3JlPC9rZXl3b3JkPjxrZXl3b3JkPk5BU0g8L2tleXdvcmQ+PGtleXdvcmQ+TkFTSCwgbm9uYWxj
b2hvbGljIHN0ZWF0b2hlcGF0aXRpczwva2V5d29yZD48a2V5d29yZD5OQ0QsIG5vbmNvbW11bmlj
YWJsZSBkaXNlYXNlczwva2V5d29yZD48a2V5d29yZD5OQ1BGLCBub25jaXJyaG90aWMgcG9ydGFs
IGZpYnJvc2lzPC9rZXl3b3JkPjxrZXl3b3JkPk5GUywgTkFGTEQgZmlicm9zaXMgc2NvcmU8L2tl
eXdvcmQ+PGtleXdvcmQ+TkhMLCBub24tSG9kZ2tpbiZhcG9zO3MgbHltcGhvbWE8L2tleXdvcmQ+
PGtleXdvcmQ+bm9uYWxjb2hvbGljIHN0ZWF0b2hlcGF0aXRpczwva2V5d29yZD48a2V5d29yZD5O
UENEQ1MsIE5hdGlvbmFsIFByb2dyYW1tZSBmb3IgUHJldmVudGlvbiBhbmQgQ29udHJvbCBvZiBD
YW5jZXIsIERpYWJldGVzLCBDYXJkaW92YXNjdWxhciBEaXNlYXNlcyBhbmQgU3Ryb2tlPC9rZXl3
b3JkPjxrZXl3b3JkPk9DQSwgb2JldGljaG9saWMgYWNpZDwva2V5d29yZD48a2V5d29yZD5QUEFS
LCBwZXJveGlzb21lIHByb2xpZmVyYXRvciBhY3RpdmF0ZWQgcmVjZXB0b3I8L2tleXdvcmQ+PGtl
eXdvcmQ+UFRNUywgcG9zdC10cmFuc3BsYW50IG1ldGFib2xpYyBzeW5kcm9tZTwva2V5d29yZD48
a2V5d29yZD5TQUYsIHN0ZWF0b3NpcywgYWN0aXZpdHksIGFuZCBmaWJyb3Npczwva2V5d29yZD48
a2V5d29yZD5TR0xULTIsIHNvZGl1bS1nbHVjb3NlIGNvdHJhbnNwb3J0ZXItMjwva2V5d29yZD48
a2V5d29yZD5TV0UsIHNoZWFyIHdhdmUgZWxhc3RvZ3JhcGh5PC9rZXl3b3JkPjxrZXl3b3JkPlQy
RE0sIERNOiB0eXBlIDIgZGlhYmV0ZXMgbWVsbGl0dXM8L2tleXdvcmQ+PGtleXdvcmQ+VVNHLCB1
bHRyYXNvdW5kPC9rZXl3b3JkPjxrZXl3b3JkPlZBVCwgdmlzY2VyYWwgYWRpcG9zZSB0aXNzdWU8
L2tleXdvcmQ+PGtleXdvcmQ+VkNURSwgdmlicmF0aW9uIGNvbnRyb2xsZWQgdHJhbnNpZW50IGVs
YXN0b2dyYXBoeTwva2V5d29yZD48L2tleXdvcmRzPjxkYXRlcz48eWVhcj4yMDIzPC95ZWFyPjxw
dWItZGF0ZXM+PGRhdGU+MjAyMzwvZGF0ZT48L3B1Yi1kYXRlcz48L2RhdGVzPjxpc2JuPjA5NzMt
Njg4MzwvaXNibj48dXJscz48cmVsYXRlZC11cmxzPjx1cmw+aHR0cDovL3d3dy5uY2JpLm5sbS5u
aWguZ292L3B1Ym1lZC8zNjk1MDQ4MTwvdXJsPjwvcmVsYXRlZC11cmxzPjwvdXJscz48ZWxlY3Ry
b25pYy1yZXNvdXJjZS1udW0+MTAuMTAxNi9qLmpjZWguMjAyMi4xMS4wMTQ8L2VsZWN0cm9uaWMt
cmVzb3VyY2UtbnVtPjxyZW1vdGUtZGF0YWJhc2UtcHJvdmlkZXI+UHViTWVkPC9yZW1vdGUtZGF0
YWJhc2UtcHJvdmlkZXI+PGxhbmd1YWdlPmVuZzwvbGFuZ3VhZ2U+PC9yZWNvcmQ+PC9DaXRlPjwv
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XNlamE8L0F1dGhvcj48WWVhcj4yMDIzPC9ZZWFyPjxS
ZWNOdW0+MTU8L1JlY051bT48RGlzcGxheVRleHQ+WzRdPC9EaXNwbGF5VGV4dD48cmVjb3JkPjxy
ZWMtbnVtYmVyPjE1PC9yZWMtbnVtYmVyPjxmb3JlaWduLWtleXM+PGtleSBhcHA9IkVOIiBkYi1p
ZD0idGE1d3N6emFxZDB6ejJlOTIyNnZ0d2YwYWEyc3MwYXN4OXRmIiB0aW1lc3RhbXA9IjE3MzA5
OTIzOTIiPjE1PC9rZXk+PC9mb3JlaWduLWtleXM+PHJlZi10eXBlIG5hbWU9IkpvdXJuYWwgQXJ0
aWNsZSI+MTc8L3JlZi10eXBlPjxjb250cmlidXRvcnM+PGF1dGhvcnM+PGF1dGhvcj5EdXNlamEs
IEFqYXk8L2F1dGhvcj48YXV0aG9yPlNpbmdoLCBTLiBQLjwvYXV0aG9yPjxhdXRob3I+RGUsIEFy
a2E8L2F1dGhvcj48YXV0aG9yPk1hZGFuLCBLYXVzaGFsPC9hdXRob3I+PGF1dGhvcj5SYW8sIFBh
ZGFraSBOYWdhcmFqYTwvYXV0aG9yPjxhdXRob3I+U2h1a2xhLCBBa2FzaDwvYXV0aG9yPjxhdXRo
b3I+Q2hvdWRodXJpLCBHb3VyZGFzPC9hdXRob3I+PGF1dGhvcj5TYWlnYWwsIFNhbmppdjwvYXV0
aG9yPjxhdXRob3I+U2hhbGltYXIsIG51bGw8L2F1dGhvcj48YXV0aG9yPkFyb3JhLCBBbmlsPC9h
dXRob3I+PGF1dGhvcj5BbmFuZCwgQW5pbCBDLjwvYXV0aG9yPjxhdXRob3I+RGFzLCBBc2hpbTwv
YXV0aG9yPjxhdXRob3I+S3VtYXIsIEFzaGlzaDwvYXV0aG9yPjxhdXRob3I+RWFwZW4sIENodW5k
YW1hbm5pbCBFLjwvYXV0aG9yPjxhdXRob3I+RGV2YWRhcywgS3Jpc2huYWRhczwvYXV0aG9yPjxh
dXRob3I+U2hlbm95LCBLb3RhY2hlcnJ5IFQuPC9hdXRob3I+PGF1dGhvcj5QYW5pZ3JhaGksIE1h
bmFzPC9hdXRob3I+PGF1dGhvcj5XYWRoYXdhbiwgTWFuYXY8L2F1dGhvcj48YXV0aG9yPlJhdGhp
LCBNYW5pc2g8L2F1dGhvcj48YXV0aG9yPkt1bWFyLCBNYW5vajwvYXV0aG9yPjxhdXRob3I+Q2hv
dWRoYXJ5LCBOYXJlbmRyYSBTLjwvYXV0aG9yPjxhdXRob3I+U2FyYWYsIE5lZXJhajwvYXV0aG9y
PjxhdXRob3I+TmF0aCwgUHJlZXRhbTwvYXV0aG9yPjxhdXRob3I+S2FyLCBTYW5qaWI8L2F1dGhv
cj48YXV0aG9yPkFsYW0sIFNlZW1hPC9hdXRob3I+PGF1dGhvcj5TaGFoLCBTYW1pcjwvYXV0aG9y
PjxhdXRob3I+TmlqaGF3YW4sIFNhbmRlZXA8L2F1dGhvcj48YXV0aG9yPkFjaGFyeWEsIFN1YnJh
dCBLLjwvYXV0aG9yPjxhdXRob3I+QWdnYXJ3YWwsIFZpbmF5YWs8L2F1dGhvcj48YXV0aG9yPlNh
cmFzd2F0LCBWaXZlayBBLjwvYXV0aG9yPjxhdXRob3I+Q2hhd2xhLCBZb2dlc2ggSy48L2F1dGhv
cj48L2F1dGhvcnM+PC9jb250cmlidXRvcnM+PHRpdGxlcz48dGl0bGU+SW5kaWFuIE5hdGlvbmFs
IEFzc29jaWF0aW9uIGZvciBTdHVkeSBvZiB0aGUgTGl2ZXIgKElOQVNMKSBHdWlkYW5jZSBQYXBl
ciBvbiBOb21lbmNsYXR1cmUsIERpYWdub3NpcyBhbmQgVHJlYXRtZW50IG9mIE5vbmFsY29ob2xp
YyBGYXR0eSBMaXZlciBEaXNlYXNlIChOQUZMRCk8L3RpdGxlPjxzZWNvbmRhcnktdGl0bGU+Sm91
cm5hbCBvZiBDbGluaWNhbCBhbmQgRXhwZXJpbWVudGFsIEhlcGF0b2xvZ3k8L3NlY29uZGFyeS10
aXRsZT48YWx0LXRpdGxlPkogQ2xpbiBFeHAgSGVwYXRvbDwvYWx0LXRpdGxlPjwvdGl0bGVzPjxw
ZXJpb2RpY2FsPjxmdWxsLXRpdGxlPkpvdXJuYWwgb2YgQ2xpbmljYWwgYW5kIEV4cGVyaW1lbnRh
bCBIZXBhdG9sb2d5PC9mdWxsLXRpdGxlPjxhYmJyLTE+SiBDbGluIEV4cCBIZXBhdG9sPC9hYmJy
LTE+PC9wZXJpb2RpY2FsPjxhbHQtcGVyaW9kaWNhbD48ZnVsbC10aXRsZT5Kb3VybmFsIG9mIENs
aW5pY2FsIGFuZCBFeHBlcmltZW50YWwgSGVwYXRvbG9neTwvZnVsbC10aXRsZT48YWJici0xPkog
Q2xpbiBFeHAgSGVwYXRvbDwvYWJici0xPjwvYWx0LXBlcmlvZGljYWw+PHBhZ2VzPjI3My0zMDI8
L3BhZ2VzPjx2b2x1bWU+MTM8L3ZvbHVtZT48bnVtYmVyPjI8L251bWJlcj48a2V5d29yZHM+PGtl
eXdvcmQ+QUFTTEQsIEFtZXJpY2FuIEFzc29jaWF0aW9uIGZvciB0aGUgU3R1ZHkgb2YgTGl2ZXIg
RGlzZWFzZXM8L2tleXdvcmQ+PGtleXdvcmQ+QUxELCBhbGNvaG9sLWFzc29jaWF0ZWQgbGl2ZXIg
ZGlzZWFzZTwva2V5d29yZD48a2V5d29yZD5BTFQsIGFsYW5pbmUgYW1pbm90cmFuc2ZlcmFzZTwv
a2V5d29yZD48a2V5d29yZD5BUFJJLCBBU1QtcGxhdGVsZXQgcmF0aW8gaW5kZXg8L2tleXdvcmQ+
PGtleXdvcmQ+QVNULCBhc3BhcnRhdGUgYW1pbm90cmFuc2ZlcmFzZTwva2V5d29yZD48a2V5d29y
ZD5CTUksIGJvZHkgbWFzcyBpbmRleDwva2V5d29yZD48a2V5d29yZD5DQVAsIGNvbnRyb2xsZWQg
YXR0ZW51YXRpb24gcGFyYW1ldGVyPC9rZXl3b3JkPjxrZXl3b3JkPkNIQiwgY2hyb25pYyBIZXBh
dGl0aXMgQjwva2V5d29yZD48a2V5d29yZD5DSEMsIGNocm9uaWMgSGVwYXRpdGlzIEM8L2tleXdv
cmQ+PGtleXdvcmQ+Q0stMTgsIEN5dG9rZXJhdGluLTE4PC9rZXl3b3JkPjxrZXl3b3JkPkNLRCwg
Y2hyb25pYyBraWRuZXkgZGlzZWFzZTwva2V5d29yZD48a2V5d29yZD5DUk4sIENsaW5pY2FsIFJl
c2VhcmNoIE5ldHdvcms8L2tleXdvcmQ+PGtleXdvcmQ+Q1ZELCBjYXJkaW92YXNjdWxhciBkaXNl
YXNlPC9rZXl3b3JkPjxrZXl3b3JkPkRBRkxEL0RBU0gsIGR1YWwgZXRpb2xvZ3kgZmF0dHkgbGl2
ZXIgZGlzZWFzZSBvciBzdGVhdG9oZXBhdGl0aXM8L2tleXdvcmQ+PGtleXdvcmQ+RUJNVCwgZW5k
b3Njb3BpYyBiYXJpYXRyaWMgbWV0YWJvbGljIHRoZXJhcHk8L2tleXdvcmQ+PGtleXdvcmQ+RUxG
LCBlbmhhbmNlZCBsaXZlciBmaWJyb3Npczwva2V5d29yZD48a2V5d29yZD5GQVNULCBGaWJyb1Nj
YW4tQVNUPC9rZXl3b3JkPjxrZXl3b3JkPmZhdHR5IGxpdmVyPC9rZXl3b3JkPjxrZXl3b3JkPkZJ
Qi00LCBmaWJyb3Npcy00PC9rZXl3b3JkPjxrZXl3b3JkPkZMSVAsIGZhdHR5IGxpdmVyIGluaGli
aXRpb24gb2YgcHJvZ3Jlc3Npb248L2tleXdvcmQ+PGtleXdvcmQ+RlhSLCBmYXJuZXNvaWQgWCBy
ZWNlcHRvcjwva2V5d29yZD48a2V5d29yZD5HTFAtMSwgZ2x1Y2Fnb24tbGlrZSBwZXB0aWRlLTE8
L2tleXdvcmQ+PGtleXdvcmQ+SENDLCBoZXBhdG9jZWxsdWxhciBjYXJjaW5vbWE8L2tleXdvcmQ+
PGtleXdvcmQ+aGVwYXRpYyBzdGVhdG9zaXM8L2tleXdvcmQ+PGtleXdvcmQ+SU5BU0wsIEluZGlh
biBOYXRpb25hbCBBc3NvY2lhdGlvbiBmb3IgU3R1ZHkgb2YgdGhlIExpdmVyPC9rZXl3b3JkPjxr
ZXl3b3JkPkxBSSwgbGl2ZXIgYXR0ZW51YXRpb24gaW5kZXg8L2tleXdvcmQ+PGtleXdvcmQ+TFNN
LCBsaXZlciBzdGlmZm5lc3MgbWVhc3VyZW1lbnQ8L2tleXdvcmQ+PGtleXdvcmQ+TUFGTEQ8L2tl
eXdvcmQ+PGtleXdvcmQ+TUFGTEQsIG1ldGFib2xpYyBkeXNmdW5jdGlvbi1hc3NvY2lhdGVkIGZh
dHR5IGxpdmVyIGRpc2Vhc2U8L2tleXdvcmQ+PGtleXdvcmQ+TWV0UywgbWV0YWJvbGljIHN5bmRy
b21lPC9rZXl3b3JkPjxrZXl3b3JkPk1SLVBERkYsIG1hZ25ldGljIHJlc29uYW5jZSDigJMgcHJv
dG9uIGRlbnNpdHkgZmF0IGZyYWN0aW9uPC9rZXl3b3JkPjxrZXl3b3JkPk1SRSwgbWFnbmV0aWMg
cmVzb25hbmNlIGVsYXN0b2dyYXBoeTwva2V5d29yZD48a2V5d29yZD5OQUZMOiwgbm9uYWxjb2hv
bGljIGZhdHR5IGxpdmVyPC9rZXl3b3JkPjxrZXl3b3JkPk5BRkxELCBub25hbGNvaG9saWMgZmF0
dHkgbGl2ZXIgZGlzZWFzZTwva2V5d29yZD48a2V5d29yZD5OQVMsIE5BRkxEIGFjdGl2aXR5IHNj
b3JlPC9rZXl3b3JkPjxrZXl3b3JkPk5BU0g8L2tleXdvcmQ+PGtleXdvcmQ+TkFTSCwgbm9uYWxj
b2hvbGljIHN0ZWF0b2hlcGF0aXRpczwva2V5d29yZD48a2V5d29yZD5OQ0QsIG5vbmNvbW11bmlj
YWJsZSBkaXNlYXNlczwva2V5d29yZD48a2V5d29yZD5OQ1BGLCBub25jaXJyaG90aWMgcG9ydGFs
IGZpYnJvc2lzPC9rZXl3b3JkPjxrZXl3b3JkPk5GUywgTkFGTEQgZmlicm9zaXMgc2NvcmU8L2tl
eXdvcmQ+PGtleXdvcmQ+TkhMLCBub24tSG9kZ2tpbiZhcG9zO3MgbHltcGhvbWE8L2tleXdvcmQ+
PGtleXdvcmQ+bm9uYWxjb2hvbGljIHN0ZWF0b2hlcGF0aXRpczwva2V5d29yZD48a2V5d29yZD5O
UENEQ1MsIE5hdGlvbmFsIFByb2dyYW1tZSBmb3IgUHJldmVudGlvbiBhbmQgQ29udHJvbCBvZiBD
YW5jZXIsIERpYWJldGVzLCBDYXJkaW92YXNjdWxhciBEaXNlYXNlcyBhbmQgU3Ryb2tlPC9rZXl3
b3JkPjxrZXl3b3JkPk9DQSwgb2JldGljaG9saWMgYWNpZDwva2V5d29yZD48a2V5d29yZD5QUEFS
LCBwZXJveGlzb21lIHByb2xpZmVyYXRvciBhY3RpdmF0ZWQgcmVjZXB0b3I8L2tleXdvcmQ+PGtl
eXdvcmQ+UFRNUywgcG9zdC10cmFuc3BsYW50IG1ldGFib2xpYyBzeW5kcm9tZTwva2V5d29yZD48
a2V5d29yZD5TQUYsIHN0ZWF0b3NpcywgYWN0aXZpdHksIGFuZCBmaWJyb3Npczwva2V5d29yZD48
a2V5d29yZD5TR0xULTIsIHNvZGl1bS1nbHVjb3NlIGNvdHJhbnNwb3J0ZXItMjwva2V5d29yZD48
a2V5d29yZD5TV0UsIHNoZWFyIHdhdmUgZWxhc3RvZ3JhcGh5PC9rZXl3b3JkPjxrZXl3b3JkPlQy
RE0sIERNOiB0eXBlIDIgZGlhYmV0ZXMgbWVsbGl0dXM8L2tleXdvcmQ+PGtleXdvcmQ+VVNHLCB1
bHRyYXNvdW5kPC9rZXl3b3JkPjxrZXl3b3JkPlZBVCwgdmlzY2VyYWwgYWRpcG9zZSB0aXNzdWU8
L2tleXdvcmQ+PGtleXdvcmQ+VkNURSwgdmlicmF0aW9uIGNvbnRyb2xsZWQgdHJhbnNpZW50IGVs
YXN0b2dyYXBoeTwva2V5d29yZD48L2tleXdvcmRzPjxkYXRlcz48eWVhcj4yMDIzPC95ZWFyPjxw
dWItZGF0ZXM+PGRhdGU+MjAyMzwvZGF0ZT48L3B1Yi1kYXRlcz48L2RhdGVzPjxpc2JuPjA5NzMt
Njg4MzwvaXNibj48dXJscz48cmVsYXRlZC11cmxzPjx1cmw+aHR0cDovL3d3dy5uY2JpLm5sbS5u
aWguZ292L3B1Ym1lZC8zNjk1MDQ4MTwvdXJsPjwvcmVsYXRlZC11cmxzPjwvdXJscz48ZWxlY3Ry
b25pYy1yZXNvdXJjZS1udW0+MTAuMTAxNi9qLmpjZWguMjAyMi4xMS4wMTQ8L2VsZWN0cm9uaWMt
cmVzb3VyY2UtbnVtPjxyZW1vdGUtZGF0YWJhc2UtcHJvdmlkZXI+UHViTWVkPC9yZW1vdGUtZGF0
YWJhc2UtcHJvdmlkZXI+PGxhbmd1YWdlPmVuZzwvbGFuZ3VhZ2U+PC9yZWNvcmQ+PC9DaXRlPjwv
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p>
    <w:tbl>
      <w:tblPr>
        <w:tblW w:w="10410" w:type="dxa"/>
        <w:tblBorders>
          <w:top w:val="single" w:sz="6" w:space="0" w:color="F5F5F5"/>
          <w:bottom w:val="single" w:sz="6" w:space="0" w:color="F5F5F5"/>
        </w:tblBorders>
        <w:tblCellMar>
          <w:left w:w="0" w:type="dxa"/>
          <w:right w:w="0" w:type="dxa"/>
        </w:tblCellMar>
        <w:tblLook w:val="04A0" w:firstRow="1" w:lastRow="0" w:firstColumn="1" w:lastColumn="0" w:noHBand="0" w:noVBand="1"/>
      </w:tblPr>
      <w:tblGrid>
        <w:gridCol w:w="2097"/>
        <w:gridCol w:w="672"/>
        <w:gridCol w:w="7641"/>
      </w:tblGrid>
      <w:tr w:rsidR="0057352E" w:rsidRPr="004B7B6C" w14:paraId="7CA0DC1D" w14:textId="77777777" w:rsidTr="00E2348E">
        <w:trPr>
          <w:trHeight w:val="283"/>
          <w:tblHeader/>
        </w:trPr>
        <w:tc>
          <w:tcPr>
            <w:tcW w:w="0" w:type="auto"/>
            <w:tcBorders>
              <w:bottom w:val="single" w:sz="6" w:space="0" w:color="F5F5F5"/>
              <w:right w:val="nil"/>
            </w:tcBorders>
            <w:tcMar>
              <w:top w:w="75" w:type="dxa"/>
              <w:left w:w="75" w:type="dxa"/>
              <w:bottom w:w="75" w:type="dxa"/>
              <w:right w:w="75" w:type="dxa"/>
            </w:tcMar>
            <w:hideMark/>
          </w:tcPr>
          <w:p w14:paraId="04165D51" w14:textId="77777777" w:rsidR="0057352E" w:rsidRPr="004B7B6C" w:rsidRDefault="0057352E" w:rsidP="00E2348E">
            <w:pPr>
              <w:wordWrap/>
              <w:spacing w:line="480" w:lineRule="auto"/>
              <w:rPr>
                <w:rFonts w:ascii="Times New Roman" w:hAnsi="Times New Roman" w:cs="Times New Roman"/>
                <w:b/>
                <w:bCs/>
              </w:rPr>
            </w:pPr>
            <w:r w:rsidRPr="004B7B6C">
              <w:rPr>
                <w:rFonts w:ascii="Times New Roman" w:hAnsi="Times New Roman" w:cs="Times New Roman"/>
                <w:b/>
                <w:bCs/>
              </w:rPr>
              <w:t>Histologic Feature</w:t>
            </w:r>
          </w:p>
        </w:tc>
        <w:tc>
          <w:tcPr>
            <w:tcW w:w="0" w:type="auto"/>
            <w:tcBorders>
              <w:bottom w:val="single" w:sz="6" w:space="0" w:color="F5F5F5"/>
              <w:right w:val="nil"/>
            </w:tcBorders>
            <w:tcMar>
              <w:top w:w="75" w:type="dxa"/>
              <w:left w:w="75" w:type="dxa"/>
              <w:bottom w:w="75" w:type="dxa"/>
              <w:right w:w="75" w:type="dxa"/>
            </w:tcMar>
            <w:hideMark/>
          </w:tcPr>
          <w:p w14:paraId="69069A81" w14:textId="77777777" w:rsidR="0057352E" w:rsidRPr="004B7B6C" w:rsidRDefault="0057352E" w:rsidP="00E2348E">
            <w:pPr>
              <w:wordWrap/>
              <w:spacing w:line="480" w:lineRule="auto"/>
              <w:rPr>
                <w:rFonts w:ascii="Times New Roman" w:hAnsi="Times New Roman" w:cs="Times New Roman"/>
                <w:b/>
                <w:bCs/>
              </w:rPr>
            </w:pPr>
            <w:r w:rsidRPr="004B7B6C">
              <w:rPr>
                <w:rFonts w:ascii="Times New Roman" w:hAnsi="Times New Roman" w:cs="Times New Roman"/>
                <w:b/>
                <w:bCs/>
              </w:rPr>
              <w:t>Score</w:t>
            </w:r>
          </w:p>
        </w:tc>
        <w:tc>
          <w:tcPr>
            <w:tcW w:w="0" w:type="auto"/>
            <w:tcBorders>
              <w:bottom w:val="single" w:sz="6" w:space="0" w:color="F5F5F5"/>
              <w:right w:val="nil"/>
            </w:tcBorders>
            <w:tcMar>
              <w:top w:w="75" w:type="dxa"/>
              <w:left w:w="75" w:type="dxa"/>
              <w:bottom w:w="75" w:type="dxa"/>
              <w:right w:w="75" w:type="dxa"/>
            </w:tcMar>
            <w:hideMark/>
          </w:tcPr>
          <w:p w14:paraId="3D623BE7" w14:textId="77777777" w:rsidR="0057352E" w:rsidRPr="004B7B6C" w:rsidRDefault="0057352E" w:rsidP="00E2348E">
            <w:pPr>
              <w:wordWrap/>
              <w:spacing w:line="480" w:lineRule="auto"/>
              <w:rPr>
                <w:rFonts w:ascii="Times New Roman" w:hAnsi="Times New Roman" w:cs="Times New Roman"/>
                <w:b/>
                <w:bCs/>
              </w:rPr>
            </w:pPr>
            <w:r w:rsidRPr="004B7B6C">
              <w:rPr>
                <w:rFonts w:ascii="Times New Roman" w:hAnsi="Times New Roman" w:cs="Times New Roman"/>
                <w:b/>
                <w:bCs/>
              </w:rPr>
              <w:t>Definition</w:t>
            </w:r>
          </w:p>
        </w:tc>
      </w:tr>
      <w:tr w:rsidR="0057352E" w:rsidRPr="004B7B6C" w14:paraId="58914AAF" w14:textId="77777777" w:rsidTr="00E2348E">
        <w:trPr>
          <w:trHeight w:val="283"/>
        </w:trPr>
        <w:tc>
          <w:tcPr>
            <w:tcW w:w="0" w:type="auto"/>
            <w:vMerge w:val="restart"/>
            <w:tcBorders>
              <w:bottom w:val="nil"/>
              <w:right w:val="nil"/>
            </w:tcBorders>
            <w:tcMar>
              <w:top w:w="75" w:type="dxa"/>
              <w:left w:w="75" w:type="dxa"/>
              <w:bottom w:w="75" w:type="dxa"/>
              <w:right w:w="75" w:type="dxa"/>
            </w:tcMar>
            <w:hideMark/>
          </w:tcPr>
          <w:p w14:paraId="42294483"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Steatosis</w:t>
            </w:r>
          </w:p>
        </w:tc>
        <w:tc>
          <w:tcPr>
            <w:tcW w:w="0" w:type="auto"/>
            <w:tcBorders>
              <w:bottom w:val="nil"/>
              <w:right w:val="nil"/>
            </w:tcBorders>
            <w:tcMar>
              <w:top w:w="75" w:type="dxa"/>
              <w:left w:w="75" w:type="dxa"/>
              <w:bottom w:w="75" w:type="dxa"/>
              <w:right w:w="75" w:type="dxa"/>
            </w:tcMar>
            <w:hideMark/>
          </w:tcPr>
          <w:p w14:paraId="443638B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tcBorders>
              <w:bottom w:val="nil"/>
              <w:right w:val="nil"/>
            </w:tcBorders>
            <w:tcMar>
              <w:top w:w="75" w:type="dxa"/>
              <w:left w:w="75" w:type="dxa"/>
              <w:bottom w:w="75" w:type="dxa"/>
              <w:right w:w="75" w:type="dxa"/>
            </w:tcMar>
            <w:hideMark/>
          </w:tcPr>
          <w:p w14:paraId="6F2AD09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lt;5%</w:t>
            </w:r>
          </w:p>
        </w:tc>
      </w:tr>
      <w:tr w:rsidR="0057352E" w:rsidRPr="004B7B6C" w14:paraId="49266D58" w14:textId="77777777" w:rsidTr="00E2348E">
        <w:trPr>
          <w:trHeight w:val="283"/>
        </w:trPr>
        <w:tc>
          <w:tcPr>
            <w:tcW w:w="0" w:type="auto"/>
            <w:vMerge/>
            <w:tcBorders>
              <w:bottom w:val="nil"/>
              <w:right w:val="nil"/>
            </w:tcBorders>
            <w:hideMark/>
          </w:tcPr>
          <w:p w14:paraId="58EAF1F7"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48517B2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tcBorders>
              <w:bottom w:val="nil"/>
              <w:right w:val="nil"/>
            </w:tcBorders>
            <w:tcMar>
              <w:top w:w="75" w:type="dxa"/>
              <w:left w:w="75" w:type="dxa"/>
              <w:bottom w:w="75" w:type="dxa"/>
              <w:right w:w="75" w:type="dxa"/>
            </w:tcMar>
            <w:hideMark/>
          </w:tcPr>
          <w:p w14:paraId="78ED782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5–33%</w:t>
            </w:r>
          </w:p>
        </w:tc>
      </w:tr>
      <w:tr w:rsidR="0057352E" w:rsidRPr="004B7B6C" w14:paraId="5FB9931E" w14:textId="77777777" w:rsidTr="00E2348E">
        <w:trPr>
          <w:trHeight w:val="283"/>
        </w:trPr>
        <w:tc>
          <w:tcPr>
            <w:tcW w:w="0" w:type="auto"/>
            <w:vMerge/>
            <w:tcBorders>
              <w:bottom w:val="nil"/>
              <w:right w:val="nil"/>
            </w:tcBorders>
            <w:hideMark/>
          </w:tcPr>
          <w:p w14:paraId="623D9D69"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70CCBA2E"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tcBorders>
              <w:bottom w:val="nil"/>
              <w:right w:val="nil"/>
            </w:tcBorders>
            <w:tcMar>
              <w:top w:w="75" w:type="dxa"/>
              <w:left w:w="75" w:type="dxa"/>
              <w:bottom w:w="75" w:type="dxa"/>
              <w:right w:w="75" w:type="dxa"/>
            </w:tcMar>
            <w:hideMark/>
          </w:tcPr>
          <w:p w14:paraId="790F6C4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4–66%</w:t>
            </w:r>
          </w:p>
        </w:tc>
      </w:tr>
      <w:tr w:rsidR="0057352E" w:rsidRPr="004B7B6C" w14:paraId="6A40EE7E" w14:textId="77777777" w:rsidTr="00E2348E">
        <w:trPr>
          <w:trHeight w:val="283"/>
        </w:trPr>
        <w:tc>
          <w:tcPr>
            <w:tcW w:w="0" w:type="auto"/>
            <w:vMerge/>
            <w:tcBorders>
              <w:bottom w:val="nil"/>
              <w:right w:val="nil"/>
            </w:tcBorders>
            <w:hideMark/>
          </w:tcPr>
          <w:p w14:paraId="6D4DD012"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5D342B23"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tcBorders>
              <w:bottom w:val="nil"/>
              <w:right w:val="nil"/>
            </w:tcBorders>
            <w:tcMar>
              <w:top w:w="75" w:type="dxa"/>
              <w:left w:w="75" w:type="dxa"/>
              <w:bottom w:w="75" w:type="dxa"/>
              <w:right w:w="75" w:type="dxa"/>
            </w:tcMar>
            <w:hideMark/>
          </w:tcPr>
          <w:p w14:paraId="3567CD6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gt;66%</w:t>
            </w:r>
          </w:p>
        </w:tc>
      </w:tr>
      <w:tr w:rsidR="0057352E" w:rsidRPr="004B7B6C" w14:paraId="1DB03C95" w14:textId="77777777" w:rsidTr="00E2348E">
        <w:trPr>
          <w:trHeight w:val="283"/>
        </w:trPr>
        <w:tc>
          <w:tcPr>
            <w:tcW w:w="0" w:type="auto"/>
            <w:gridSpan w:val="3"/>
            <w:tcBorders>
              <w:bottom w:val="nil"/>
              <w:right w:val="nil"/>
            </w:tcBorders>
            <w:tcMar>
              <w:top w:w="75" w:type="dxa"/>
              <w:left w:w="75" w:type="dxa"/>
              <w:bottom w:w="75" w:type="dxa"/>
              <w:right w:w="75" w:type="dxa"/>
            </w:tcMar>
            <w:hideMark/>
          </w:tcPr>
          <w:p w14:paraId="580A497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w:t>
            </w:r>
          </w:p>
        </w:tc>
      </w:tr>
      <w:tr w:rsidR="0057352E" w:rsidRPr="004B7B6C" w14:paraId="5FF84B99" w14:textId="77777777" w:rsidTr="00E2348E">
        <w:trPr>
          <w:trHeight w:val="283"/>
        </w:trPr>
        <w:tc>
          <w:tcPr>
            <w:tcW w:w="0" w:type="auto"/>
            <w:vMerge w:val="restart"/>
            <w:tcBorders>
              <w:bottom w:val="nil"/>
              <w:right w:val="nil"/>
            </w:tcBorders>
            <w:tcMar>
              <w:top w:w="75" w:type="dxa"/>
              <w:left w:w="75" w:type="dxa"/>
              <w:bottom w:w="75" w:type="dxa"/>
              <w:right w:w="75" w:type="dxa"/>
            </w:tcMar>
            <w:hideMark/>
          </w:tcPr>
          <w:p w14:paraId="0D10F36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Hepatocyte ballooning</w:t>
            </w:r>
          </w:p>
        </w:tc>
        <w:tc>
          <w:tcPr>
            <w:tcW w:w="0" w:type="auto"/>
            <w:tcBorders>
              <w:bottom w:val="nil"/>
              <w:right w:val="nil"/>
            </w:tcBorders>
            <w:tcMar>
              <w:top w:w="75" w:type="dxa"/>
              <w:left w:w="75" w:type="dxa"/>
              <w:bottom w:w="75" w:type="dxa"/>
              <w:right w:w="75" w:type="dxa"/>
            </w:tcMar>
            <w:hideMark/>
          </w:tcPr>
          <w:p w14:paraId="5E557C2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tcBorders>
              <w:bottom w:val="nil"/>
              <w:right w:val="nil"/>
            </w:tcBorders>
            <w:tcMar>
              <w:top w:w="75" w:type="dxa"/>
              <w:left w:w="75" w:type="dxa"/>
              <w:bottom w:w="75" w:type="dxa"/>
              <w:right w:w="75" w:type="dxa"/>
            </w:tcMar>
            <w:hideMark/>
          </w:tcPr>
          <w:p w14:paraId="1088823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None</w:t>
            </w:r>
          </w:p>
        </w:tc>
      </w:tr>
      <w:tr w:rsidR="0057352E" w:rsidRPr="004B7B6C" w14:paraId="1014C585" w14:textId="77777777" w:rsidTr="00E2348E">
        <w:trPr>
          <w:trHeight w:val="283"/>
        </w:trPr>
        <w:tc>
          <w:tcPr>
            <w:tcW w:w="0" w:type="auto"/>
            <w:vMerge/>
            <w:tcBorders>
              <w:bottom w:val="nil"/>
              <w:right w:val="nil"/>
            </w:tcBorders>
            <w:hideMark/>
          </w:tcPr>
          <w:p w14:paraId="537921B2"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690E7FD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tcBorders>
              <w:bottom w:val="nil"/>
              <w:right w:val="nil"/>
            </w:tcBorders>
            <w:tcMar>
              <w:top w:w="75" w:type="dxa"/>
              <w:left w:w="75" w:type="dxa"/>
              <w:bottom w:w="75" w:type="dxa"/>
              <w:right w:w="75" w:type="dxa"/>
            </w:tcMar>
            <w:hideMark/>
          </w:tcPr>
          <w:p w14:paraId="6C4AE3D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Few</w:t>
            </w:r>
          </w:p>
        </w:tc>
      </w:tr>
      <w:tr w:rsidR="0057352E" w:rsidRPr="004B7B6C" w14:paraId="4822E846" w14:textId="77777777" w:rsidTr="00E2348E">
        <w:trPr>
          <w:trHeight w:val="283"/>
        </w:trPr>
        <w:tc>
          <w:tcPr>
            <w:tcW w:w="0" w:type="auto"/>
            <w:vMerge/>
            <w:tcBorders>
              <w:bottom w:val="nil"/>
              <w:right w:val="nil"/>
            </w:tcBorders>
            <w:hideMark/>
          </w:tcPr>
          <w:p w14:paraId="07EA3B30"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3FED58E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tcBorders>
              <w:bottom w:val="nil"/>
              <w:right w:val="nil"/>
            </w:tcBorders>
            <w:tcMar>
              <w:top w:w="75" w:type="dxa"/>
              <w:left w:w="75" w:type="dxa"/>
              <w:bottom w:w="75" w:type="dxa"/>
              <w:right w:w="75" w:type="dxa"/>
            </w:tcMar>
            <w:hideMark/>
          </w:tcPr>
          <w:p w14:paraId="0F79A10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Many</w:t>
            </w:r>
          </w:p>
        </w:tc>
      </w:tr>
      <w:tr w:rsidR="0057352E" w:rsidRPr="004B7B6C" w14:paraId="6C315475" w14:textId="77777777" w:rsidTr="00E2348E">
        <w:trPr>
          <w:trHeight w:val="283"/>
        </w:trPr>
        <w:tc>
          <w:tcPr>
            <w:tcW w:w="0" w:type="auto"/>
            <w:gridSpan w:val="3"/>
            <w:tcBorders>
              <w:bottom w:val="nil"/>
              <w:right w:val="nil"/>
            </w:tcBorders>
            <w:tcMar>
              <w:top w:w="75" w:type="dxa"/>
              <w:left w:w="75" w:type="dxa"/>
              <w:bottom w:w="75" w:type="dxa"/>
              <w:right w:w="75" w:type="dxa"/>
            </w:tcMar>
            <w:hideMark/>
          </w:tcPr>
          <w:p w14:paraId="7E35ACC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w:t>
            </w:r>
          </w:p>
        </w:tc>
      </w:tr>
      <w:tr w:rsidR="0057352E" w:rsidRPr="004B7B6C" w14:paraId="38A32957" w14:textId="77777777" w:rsidTr="00E2348E">
        <w:trPr>
          <w:trHeight w:val="283"/>
        </w:trPr>
        <w:tc>
          <w:tcPr>
            <w:tcW w:w="0" w:type="auto"/>
            <w:vMerge w:val="restart"/>
            <w:tcBorders>
              <w:bottom w:val="nil"/>
              <w:right w:val="nil"/>
            </w:tcBorders>
            <w:tcMar>
              <w:top w:w="75" w:type="dxa"/>
              <w:left w:w="75" w:type="dxa"/>
              <w:bottom w:w="75" w:type="dxa"/>
              <w:right w:w="75" w:type="dxa"/>
            </w:tcMar>
            <w:hideMark/>
          </w:tcPr>
          <w:p w14:paraId="3B81FF8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Lobular Inflammation</w:t>
            </w:r>
          </w:p>
        </w:tc>
        <w:tc>
          <w:tcPr>
            <w:tcW w:w="0" w:type="auto"/>
            <w:tcBorders>
              <w:bottom w:val="nil"/>
              <w:right w:val="nil"/>
            </w:tcBorders>
            <w:tcMar>
              <w:top w:w="75" w:type="dxa"/>
              <w:left w:w="75" w:type="dxa"/>
              <w:bottom w:w="75" w:type="dxa"/>
              <w:right w:w="75" w:type="dxa"/>
            </w:tcMar>
            <w:hideMark/>
          </w:tcPr>
          <w:p w14:paraId="0534644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tcBorders>
              <w:bottom w:val="nil"/>
              <w:right w:val="nil"/>
            </w:tcBorders>
            <w:tcMar>
              <w:top w:w="75" w:type="dxa"/>
              <w:left w:w="75" w:type="dxa"/>
              <w:bottom w:w="75" w:type="dxa"/>
              <w:right w:w="75" w:type="dxa"/>
            </w:tcMar>
            <w:hideMark/>
          </w:tcPr>
          <w:p w14:paraId="45F73B1A"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None</w:t>
            </w:r>
          </w:p>
        </w:tc>
      </w:tr>
      <w:tr w:rsidR="0057352E" w:rsidRPr="004B7B6C" w14:paraId="1554F0F2" w14:textId="77777777" w:rsidTr="00E2348E">
        <w:trPr>
          <w:trHeight w:val="283"/>
        </w:trPr>
        <w:tc>
          <w:tcPr>
            <w:tcW w:w="0" w:type="auto"/>
            <w:vMerge/>
            <w:tcBorders>
              <w:bottom w:val="nil"/>
              <w:right w:val="nil"/>
            </w:tcBorders>
            <w:hideMark/>
          </w:tcPr>
          <w:p w14:paraId="6675C0BA"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4E6F7C6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tcBorders>
              <w:bottom w:val="nil"/>
              <w:right w:val="nil"/>
            </w:tcBorders>
            <w:tcMar>
              <w:top w:w="75" w:type="dxa"/>
              <w:left w:w="75" w:type="dxa"/>
              <w:bottom w:w="75" w:type="dxa"/>
              <w:right w:w="75" w:type="dxa"/>
            </w:tcMar>
            <w:hideMark/>
          </w:tcPr>
          <w:p w14:paraId="26047DA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2 foci per 20 X field</w:t>
            </w:r>
            <w:r>
              <w:rPr>
                <w:rFonts w:ascii="Times New Roman" w:hAnsi="Times New Roman" w:cs="Times New Roman" w:hint="eastAsia"/>
              </w:rPr>
              <w:t xml:space="preserve"> (=less than 2)</w:t>
            </w:r>
          </w:p>
        </w:tc>
      </w:tr>
      <w:tr w:rsidR="0057352E" w:rsidRPr="004B7B6C" w14:paraId="6229198C" w14:textId="77777777" w:rsidTr="00E2348E">
        <w:trPr>
          <w:trHeight w:val="283"/>
        </w:trPr>
        <w:tc>
          <w:tcPr>
            <w:tcW w:w="0" w:type="auto"/>
            <w:vMerge/>
            <w:tcBorders>
              <w:bottom w:val="nil"/>
              <w:right w:val="nil"/>
            </w:tcBorders>
            <w:hideMark/>
          </w:tcPr>
          <w:p w14:paraId="76AC2AC2"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45F1532E"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tcBorders>
              <w:bottom w:val="nil"/>
              <w:right w:val="nil"/>
            </w:tcBorders>
            <w:tcMar>
              <w:top w:w="75" w:type="dxa"/>
              <w:left w:w="75" w:type="dxa"/>
              <w:bottom w:w="75" w:type="dxa"/>
              <w:right w:w="75" w:type="dxa"/>
            </w:tcMar>
            <w:hideMark/>
          </w:tcPr>
          <w:p w14:paraId="5610EB8B"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4 foci per 20 X field</w:t>
            </w:r>
          </w:p>
        </w:tc>
      </w:tr>
      <w:tr w:rsidR="0057352E" w:rsidRPr="004B7B6C" w14:paraId="665EED0E" w14:textId="77777777" w:rsidTr="00E2348E">
        <w:trPr>
          <w:trHeight w:val="283"/>
        </w:trPr>
        <w:tc>
          <w:tcPr>
            <w:tcW w:w="0" w:type="auto"/>
            <w:vMerge/>
            <w:tcBorders>
              <w:bottom w:val="nil"/>
              <w:right w:val="nil"/>
            </w:tcBorders>
            <w:hideMark/>
          </w:tcPr>
          <w:p w14:paraId="5DC5F8D5"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0EE7EF9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tcBorders>
              <w:bottom w:val="nil"/>
              <w:right w:val="nil"/>
            </w:tcBorders>
            <w:tcMar>
              <w:top w:w="75" w:type="dxa"/>
              <w:left w:w="75" w:type="dxa"/>
              <w:bottom w:w="75" w:type="dxa"/>
              <w:right w:w="75" w:type="dxa"/>
            </w:tcMar>
            <w:hideMark/>
          </w:tcPr>
          <w:p w14:paraId="72DEBF5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gt;4 foci per 20 X field</w:t>
            </w:r>
          </w:p>
        </w:tc>
      </w:tr>
      <w:tr w:rsidR="0057352E" w:rsidRPr="004B7B6C" w14:paraId="70954E8F" w14:textId="77777777" w:rsidTr="00E2348E">
        <w:trPr>
          <w:trHeight w:val="283"/>
        </w:trPr>
        <w:tc>
          <w:tcPr>
            <w:tcW w:w="0" w:type="auto"/>
            <w:gridSpan w:val="3"/>
            <w:tcBorders>
              <w:bottom w:val="nil"/>
              <w:right w:val="nil"/>
            </w:tcBorders>
            <w:tcMar>
              <w:top w:w="75" w:type="dxa"/>
              <w:left w:w="75" w:type="dxa"/>
              <w:bottom w:w="75" w:type="dxa"/>
              <w:right w:w="75" w:type="dxa"/>
            </w:tcMar>
            <w:hideMark/>
          </w:tcPr>
          <w:p w14:paraId="62B90F8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b/>
                <w:bCs/>
              </w:rPr>
              <w:t>= NAFLD activity score (NAS); range 0</w:t>
            </w:r>
            <w:r w:rsidRPr="004B7B6C">
              <w:rPr>
                <w:rFonts w:ascii="Times New Roman" w:hAnsi="Times New Roman" w:cs="Times New Roman"/>
              </w:rPr>
              <w:t>–</w:t>
            </w:r>
            <w:r w:rsidRPr="004B7B6C">
              <w:rPr>
                <w:rFonts w:ascii="Times New Roman" w:hAnsi="Times New Roman" w:cs="Times New Roman"/>
                <w:b/>
                <w:bCs/>
              </w:rPr>
              <w:t>8</w:t>
            </w:r>
          </w:p>
        </w:tc>
      </w:tr>
      <w:tr w:rsidR="0057352E" w:rsidRPr="004B7B6C" w14:paraId="4EE71A02" w14:textId="77777777" w:rsidTr="00E2348E">
        <w:trPr>
          <w:trHeight w:val="283"/>
        </w:trPr>
        <w:tc>
          <w:tcPr>
            <w:tcW w:w="0" w:type="auto"/>
            <w:vMerge w:val="restart"/>
            <w:tcBorders>
              <w:bottom w:val="nil"/>
              <w:right w:val="nil"/>
            </w:tcBorders>
            <w:tcMar>
              <w:top w:w="75" w:type="dxa"/>
              <w:left w:w="75" w:type="dxa"/>
              <w:bottom w:w="75" w:type="dxa"/>
              <w:right w:w="75" w:type="dxa"/>
            </w:tcMar>
            <w:hideMark/>
          </w:tcPr>
          <w:p w14:paraId="2AF3BDB6"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Fibrosis Stage</w:t>
            </w:r>
          </w:p>
        </w:tc>
        <w:tc>
          <w:tcPr>
            <w:tcW w:w="0" w:type="auto"/>
            <w:tcBorders>
              <w:bottom w:val="nil"/>
              <w:right w:val="nil"/>
            </w:tcBorders>
            <w:tcMar>
              <w:top w:w="75" w:type="dxa"/>
              <w:left w:w="75" w:type="dxa"/>
              <w:bottom w:w="75" w:type="dxa"/>
              <w:right w:w="75" w:type="dxa"/>
            </w:tcMar>
            <w:hideMark/>
          </w:tcPr>
          <w:p w14:paraId="63C1A909"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tcBorders>
              <w:bottom w:val="nil"/>
              <w:right w:val="nil"/>
            </w:tcBorders>
            <w:tcMar>
              <w:top w:w="75" w:type="dxa"/>
              <w:left w:w="75" w:type="dxa"/>
              <w:bottom w:w="75" w:type="dxa"/>
              <w:right w:w="75" w:type="dxa"/>
            </w:tcMar>
            <w:hideMark/>
          </w:tcPr>
          <w:p w14:paraId="177EA7C5" w14:textId="77777777" w:rsidR="0057352E" w:rsidRDefault="0057352E" w:rsidP="00E2348E">
            <w:pPr>
              <w:wordWrap/>
              <w:spacing w:line="480" w:lineRule="auto"/>
              <w:rPr>
                <w:rFonts w:ascii="Times New Roman" w:hAnsi="Times New Roman" w:cs="Times New Roman"/>
              </w:rPr>
            </w:pPr>
            <w:r w:rsidRPr="004B7B6C">
              <w:rPr>
                <w:rFonts w:ascii="Times New Roman" w:hAnsi="Times New Roman" w:cs="Times New Roman"/>
              </w:rPr>
              <w:t>No fibrosis</w:t>
            </w:r>
          </w:p>
          <w:p w14:paraId="70F700D0" w14:textId="77777777" w:rsidR="0057352E" w:rsidRPr="004B7B6C" w:rsidRDefault="0057352E" w:rsidP="00E2348E">
            <w:pPr>
              <w:wordWrap/>
              <w:spacing w:line="480" w:lineRule="auto"/>
              <w:rPr>
                <w:rFonts w:ascii="Times New Roman" w:hAnsi="Times New Roman" w:cs="Times New Roman"/>
              </w:rPr>
            </w:pPr>
            <w:r>
              <w:rPr>
                <w:rFonts w:ascii="Times New Roman" w:hAnsi="Times New Roman" w:cs="Times New Roman" w:hint="eastAsia"/>
              </w:rPr>
              <w:t xml:space="preserve">1: Zone 3 Perisinusoidal Fibrosis </w:t>
            </w:r>
          </w:p>
        </w:tc>
      </w:tr>
      <w:tr w:rsidR="0057352E" w:rsidRPr="004B7B6C" w14:paraId="2BDC23AB" w14:textId="77777777" w:rsidTr="00E2348E">
        <w:trPr>
          <w:trHeight w:val="283"/>
        </w:trPr>
        <w:tc>
          <w:tcPr>
            <w:tcW w:w="0" w:type="auto"/>
            <w:vMerge/>
            <w:tcBorders>
              <w:bottom w:val="nil"/>
              <w:right w:val="nil"/>
            </w:tcBorders>
            <w:hideMark/>
          </w:tcPr>
          <w:p w14:paraId="12DD8EAE"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58B7556B"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a</w:t>
            </w:r>
          </w:p>
        </w:tc>
        <w:tc>
          <w:tcPr>
            <w:tcW w:w="0" w:type="auto"/>
            <w:tcBorders>
              <w:bottom w:val="nil"/>
              <w:right w:val="nil"/>
            </w:tcBorders>
            <w:tcMar>
              <w:top w:w="75" w:type="dxa"/>
              <w:left w:w="75" w:type="dxa"/>
              <w:bottom w:w="75" w:type="dxa"/>
              <w:right w:w="75" w:type="dxa"/>
            </w:tcMar>
            <w:hideMark/>
          </w:tcPr>
          <w:p w14:paraId="0C54CA2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mild perisinusoidal fibrosis</w:t>
            </w:r>
          </w:p>
        </w:tc>
      </w:tr>
      <w:tr w:rsidR="0057352E" w:rsidRPr="004B7B6C" w14:paraId="159D4674" w14:textId="77777777" w:rsidTr="00E2348E">
        <w:trPr>
          <w:trHeight w:val="283"/>
        </w:trPr>
        <w:tc>
          <w:tcPr>
            <w:tcW w:w="0" w:type="auto"/>
            <w:vMerge/>
            <w:tcBorders>
              <w:bottom w:val="nil"/>
              <w:right w:val="nil"/>
            </w:tcBorders>
            <w:hideMark/>
          </w:tcPr>
          <w:p w14:paraId="3751275F"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3F602F9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b</w:t>
            </w:r>
          </w:p>
        </w:tc>
        <w:tc>
          <w:tcPr>
            <w:tcW w:w="0" w:type="auto"/>
            <w:tcBorders>
              <w:bottom w:val="nil"/>
              <w:right w:val="nil"/>
            </w:tcBorders>
            <w:tcMar>
              <w:top w:w="75" w:type="dxa"/>
              <w:left w:w="75" w:type="dxa"/>
              <w:bottom w:w="75" w:type="dxa"/>
              <w:right w:w="75" w:type="dxa"/>
            </w:tcMar>
            <w:hideMark/>
          </w:tcPr>
          <w:p w14:paraId="680EAA0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moderate perisinusoidal fibrosis</w:t>
            </w:r>
          </w:p>
        </w:tc>
      </w:tr>
      <w:tr w:rsidR="0057352E" w:rsidRPr="004B7B6C" w14:paraId="4ADEA56E" w14:textId="77777777" w:rsidTr="00E2348E">
        <w:trPr>
          <w:trHeight w:val="283"/>
        </w:trPr>
        <w:tc>
          <w:tcPr>
            <w:tcW w:w="0" w:type="auto"/>
            <w:vMerge/>
            <w:tcBorders>
              <w:bottom w:val="nil"/>
              <w:right w:val="nil"/>
            </w:tcBorders>
            <w:hideMark/>
          </w:tcPr>
          <w:p w14:paraId="4DA4924D"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3D8D7CB9"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c</w:t>
            </w:r>
          </w:p>
        </w:tc>
        <w:tc>
          <w:tcPr>
            <w:tcW w:w="0" w:type="auto"/>
            <w:tcBorders>
              <w:bottom w:val="nil"/>
              <w:right w:val="nil"/>
            </w:tcBorders>
            <w:tcMar>
              <w:top w:w="75" w:type="dxa"/>
              <w:left w:w="75" w:type="dxa"/>
              <w:bottom w:w="75" w:type="dxa"/>
              <w:right w:w="75" w:type="dxa"/>
            </w:tcMar>
            <w:hideMark/>
          </w:tcPr>
          <w:p w14:paraId="77F69C7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Portal</w:t>
            </w:r>
            <w:r>
              <w:rPr>
                <w:rFonts w:ascii="Times New Roman" w:hAnsi="Times New Roman" w:cs="Times New Roman" w:hint="eastAsia"/>
              </w:rPr>
              <w:t xml:space="preserve"> or p</w:t>
            </w:r>
            <w:r w:rsidRPr="004B7B6C">
              <w:rPr>
                <w:rFonts w:ascii="Times New Roman" w:hAnsi="Times New Roman" w:cs="Times New Roman"/>
              </w:rPr>
              <w:t>ortal fibrosis only</w:t>
            </w:r>
            <w:r>
              <w:rPr>
                <w:rFonts w:ascii="Times New Roman" w:hAnsi="Times New Roman" w:cs="Times New Roman"/>
              </w:rPr>
              <w:br/>
            </w:r>
            <w:r w:rsidRPr="0011380C">
              <w:rPr>
                <w:rFonts w:ascii="Times New Roman" w:hAnsi="Times New Roman" w:cs="Times New Roman" w:hint="eastAsia"/>
              </w:rPr>
              <w:t>*</w:t>
            </w:r>
            <w:r>
              <w:rPr>
                <w:rFonts w:ascii="Times New Roman" w:hAnsi="Times New Roman" w:cs="Times New Roman" w:hint="eastAsia"/>
              </w:rPr>
              <w:t xml:space="preserve"> (</w:t>
            </w:r>
            <w:r>
              <w:rPr>
                <w:rFonts w:ascii="Times New Roman" w:hAnsi="Times New Roman" w:cs="Times New Roman" w:hint="eastAsia"/>
              </w:rPr>
              <w:t>다른데</w:t>
            </w:r>
            <w:r>
              <w:rPr>
                <w:rFonts w:ascii="Times New Roman" w:hAnsi="Times New Roman" w:cs="Times New Roman"/>
              </w:rPr>
              <w:fldChar w:fldCharType="begin"/>
            </w:r>
            <w:r>
              <w:rPr>
                <w:rFonts w:ascii="Times New Roman" w:hAnsi="Times New Roman" w:cs="Times New Roman"/>
              </w:rPr>
              <w:instrText xml:space="preserve"> ADDIN EN.CITE &lt;EndNote&gt;&lt;Cite&gt;&lt;Author&gt;Iqbal&lt;/Author&gt;&lt;Year&gt;2019&lt;/Year&gt;&lt;RecNum&gt;14&lt;/RecNum&gt;&lt;DisplayText&gt;[5]&lt;/DisplayText&gt;&lt;record&gt;&lt;rec-number&gt;14&lt;/rec-number&gt;&lt;foreign-keys&gt;&lt;key app="EN" db-id="ta5wszzaqd0zz2e9226vtwf0aa2ss0asx9tf" timestamp="1730992392"&gt;14&lt;/key&gt;&lt;/foreign-keys&gt;&lt;ref-type name="Journal Article"&gt;17&lt;/ref-type&gt;&lt;contributors&gt;&lt;authors&gt;&lt;author&gt;Iqbal, Umair&lt;/author&gt;&lt;author&gt;Perumpail, Brandon J.&lt;/author&gt;&lt;author&gt;Akhtar, Daud&lt;/author&gt;&lt;author&gt;Kim, Donghee&lt;/author&gt;&lt;author&gt;Ahmed, Aijaz&lt;/author&gt;&lt;/authors&gt;&lt;/contributors&gt;&lt;titles&gt;&lt;title&gt;The Epidemiology, Risk Profiling and Diagnostic Challenges of Nonalcoholic Fatty Liver Disease&lt;/title&gt;&lt;secondary-title&gt;Medicines (Basel, Switzerland)&lt;/secondary-title&gt;&lt;alt-title&gt;Medicines (Basel)&lt;/alt-title&gt;&lt;/titles&gt;&lt;periodical&gt;&lt;full-title&gt;Medicines (Basel, Switzerland)&lt;/full-title&gt;&lt;abbr-1&gt;Medicines (Basel)&lt;/abbr-1&gt;&lt;/periodical&gt;&lt;alt-periodical&gt;&lt;full-title&gt;Medicines (Basel, Switzerland)&lt;/full-title&gt;&lt;abbr-1&gt;Medicines (Basel)&lt;/abbr-1&gt;&lt;/alt-periodical&gt;&lt;pages&gt;41&lt;/pages&gt;&lt;volume&gt;6&lt;/volume&gt;&lt;number&gt;1&lt;/number&gt;&lt;keywords&gt;&lt;keyword&gt;liver biopsy&lt;/keyword&gt;&lt;keyword&gt;NAFLD&lt;/keyword&gt;&lt;keyword&gt;NASH&lt;/keyword&gt;&lt;keyword&gt;nonalcoholic fatty liver disease&lt;/keyword&gt;&lt;keyword&gt;nonalcoholic steatohepatitis&lt;/keyword&gt;&lt;/keywords&gt;&lt;dates&gt;&lt;year&gt;2019&lt;/year&gt;&lt;pub-dates&gt;&lt;date&gt;2019/03/18/&lt;/date&gt;&lt;/pub-dates&gt;&lt;/dates&gt;&lt;isbn&gt;2305-6320&lt;/isbn&gt;&lt;urls&gt;&lt;related-urls&gt;&lt;url&gt;http://www.ncbi.nlm.nih.gov/pubmed/30889791&lt;/url&gt;&lt;/related-urls&gt;&lt;/urls&gt;&lt;electronic-resource-num&gt;10.3390/medicines6010041&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hint="eastAsia"/>
              </w:rPr>
              <w:t>에서는</w:t>
            </w:r>
            <w:r>
              <w:rPr>
                <w:rFonts w:ascii="Times New Roman" w:hAnsi="Times New Roman" w:cs="Times New Roman" w:hint="eastAsia"/>
              </w:rPr>
              <w:t xml:space="preserve"> Portal/periportal fibrsosis</w:t>
            </w:r>
            <w:r>
              <w:rPr>
                <w:rFonts w:ascii="Times New Roman" w:hAnsi="Times New Roman" w:cs="Times New Roman" w:hint="eastAsia"/>
              </w:rPr>
              <w:t>라고</w:t>
            </w:r>
            <w:r>
              <w:rPr>
                <w:rFonts w:ascii="Times New Roman" w:hAnsi="Times New Roman" w:cs="Times New Roman" w:hint="eastAsia"/>
              </w:rPr>
              <w:t xml:space="preserve"> </w:t>
            </w:r>
            <w:r>
              <w:rPr>
                <w:rFonts w:ascii="Times New Roman" w:hAnsi="Times New Roman" w:cs="Times New Roman" w:hint="eastAsia"/>
              </w:rPr>
              <w:t>함</w:t>
            </w:r>
            <w:r>
              <w:rPr>
                <w:rFonts w:ascii="Times New Roman" w:hAnsi="Times New Roman" w:cs="Times New Roman" w:hint="eastAsia"/>
              </w:rPr>
              <w:t xml:space="preserve">. </w:t>
            </w:r>
            <w:r>
              <w:rPr>
                <w:rFonts w:ascii="Times New Roman" w:hAnsi="Times New Roman" w:cs="Times New Roman" w:hint="eastAsia"/>
              </w:rPr>
              <w:t>교수님이</w:t>
            </w:r>
            <w:r>
              <w:rPr>
                <w:rFonts w:ascii="Times New Roman" w:hAnsi="Times New Roman" w:cs="Times New Roman" w:hint="eastAsia"/>
              </w:rPr>
              <w:t xml:space="preserve"> </w:t>
            </w:r>
            <w:r>
              <w:rPr>
                <w:rFonts w:ascii="Times New Roman" w:hAnsi="Times New Roman" w:cs="Times New Roman" w:hint="eastAsia"/>
              </w:rPr>
              <w:t>주신</w:t>
            </w:r>
            <w:r>
              <w:rPr>
                <w:rFonts w:ascii="Times New Roman" w:hAnsi="Times New Roman" w:cs="Times New Roman" w:hint="eastAsia"/>
              </w:rPr>
              <w:t xml:space="preserve"> Paper</w:t>
            </w:r>
            <w:r>
              <w:rPr>
                <w:rFonts w:ascii="Times New Roman" w:hAnsi="Times New Roman" w:cs="Times New Roman" w:hint="eastAsia"/>
              </w:rPr>
              <w:t>에서도</w:t>
            </w:r>
            <w:r>
              <w:rPr>
                <w:rFonts w:ascii="Times New Roman" w:hAnsi="Times New Roman" w:cs="Times New Roman" w:hint="eastAsia"/>
              </w:rPr>
              <w:t>)</w:t>
            </w:r>
          </w:p>
        </w:tc>
      </w:tr>
      <w:tr w:rsidR="0057352E" w:rsidRPr="004B7B6C" w14:paraId="120D204C" w14:textId="77777777" w:rsidTr="00E2348E">
        <w:trPr>
          <w:trHeight w:val="283"/>
        </w:trPr>
        <w:tc>
          <w:tcPr>
            <w:tcW w:w="0" w:type="auto"/>
            <w:vMerge/>
            <w:tcBorders>
              <w:bottom w:val="nil"/>
              <w:right w:val="nil"/>
            </w:tcBorders>
            <w:hideMark/>
          </w:tcPr>
          <w:p w14:paraId="5A7D3903"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11010FF2"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tcBorders>
              <w:bottom w:val="nil"/>
              <w:right w:val="nil"/>
            </w:tcBorders>
            <w:tcMar>
              <w:top w:w="75" w:type="dxa"/>
              <w:left w:w="75" w:type="dxa"/>
              <w:bottom w:w="75" w:type="dxa"/>
              <w:right w:w="75" w:type="dxa"/>
            </w:tcMar>
            <w:hideMark/>
          </w:tcPr>
          <w:p w14:paraId="70CD60F2" w14:textId="77777777" w:rsidR="0057352E" w:rsidRPr="0011380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 portal/periportal fibrosis</w:t>
            </w:r>
            <w:r>
              <w:rPr>
                <w:rFonts w:ascii="Times New Roman" w:hAnsi="Times New Roman" w:cs="Times New Roman"/>
              </w:rPr>
              <w:br/>
            </w:r>
            <w:r w:rsidRPr="0011380C">
              <w:rPr>
                <w:rFonts w:ascii="Times New Roman" w:hAnsi="Times New Roman" w:cs="Times New Roman" w:hint="eastAsia"/>
              </w:rPr>
              <w:t>*</w:t>
            </w:r>
            <w:r>
              <w:rPr>
                <w:rFonts w:ascii="Times New Roman" w:hAnsi="Times New Roman" w:cs="Times New Roman" w:hint="eastAsia"/>
              </w:rPr>
              <w:t xml:space="preserve"> (</w:t>
            </w:r>
            <w:r>
              <w:rPr>
                <w:rFonts w:ascii="Times New Roman" w:hAnsi="Times New Roman" w:cs="Times New Roman" w:hint="eastAsia"/>
              </w:rPr>
              <w:t>다른데</w:t>
            </w:r>
            <w:r>
              <w:rPr>
                <w:rFonts w:ascii="Times New Roman" w:hAnsi="Times New Roman" w:cs="Times New Roman"/>
              </w:rPr>
              <w:fldChar w:fldCharType="begin"/>
            </w:r>
            <w:r>
              <w:rPr>
                <w:rFonts w:ascii="Times New Roman" w:hAnsi="Times New Roman" w:cs="Times New Roman"/>
              </w:rPr>
              <w:instrText xml:space="preserve"> ADDIN EN.CITE &lt;EndNote&gt;&lt;Cite&gt;&lt;Author&gt;Iqbal&lt;/Author&gt;&lt;Year&gt;2019&lt;/Year&gt;&lt;RecNum&gt;14&lt;/RecNum&gt;&lt;DisplayText&gt;[5]&lt;/DisplayText&gt;&lt;record&gt;&lt;rec-number&gt;14&lt;/rec-number&gt;&lt;foreign-keys&gt;&lt;key app="EN" db-id="ta5wszzaqd0zz2e9226vtwf0aa2ss0asx9tf" timestamp="1730992392"&gt;14&lt;/key&gt;&lt;/foreign-keys&gt;&lt;ref-type name="Journal Article"&gt;17&lt;/ref-type&gt;&lt;contributors&gt;&lt;authors&gt;&lt;author&gt;Iqbal, Umair&lt;/author&gt;&lt;author&gt;Perumpail, Brandon J.&lt;/author&gt;&lt;author&gt;Akhtar, Daud&lt;/author&gt;&lt;author&gt;Kim, Donghee&lt;/author&gt;&lt;author&gt;Ahmed, Aijaz&lt;/author&gt;&lt;/authors&gt;&lt;/contributors&gt;&lt;titles&gt;&lt;title&gt;The Epidemiology, Risk Profiling and Diagnostic Challenges of Nonalcoholic Fatty Liver Disease&lt;/title&gt;&lt;secondary-title&gt;Medicines (Basel, Switzerland)&lt;/secondary-title&gt;&lt;alt-title&gt;Medicines (Basel)&lt;/alt-title&gt;&lt;/titles&gt;&lt;periodical&gt;&lt;full-title&gt;Medicines (Basel, Switzerland)&lt;/full-title&gt;&lt;abbr-1&gt;Medicines (Basel)&lt;/abbr-1&gt;&lt;/periodical&gt;&lt;alt-periodical&gt;&lt;full-title&gt;Medicines (Basel, Switzerland)&lt;/full-title&gt;&lt;abbr-1&gt;Medicines (Basel)&lt;/abbr-1&gt;&lt;/alt-periodical&gt;&lt;pages&gt;41&lt;/pages&gt;&lt;volume&gt;6&lt;/volume&gt;&lt;number&gt;1&lt;/number&gt;&lt;keywords&gt;&lt;keyword&gt;liver biopsy&lt;/keyword&gt;&lt;keyword&gt;NAFLD&lt;/keyword&gt;&lt;keyword&gt;NASH&lt;/keyword&gt;&lt;keyword&gt;nonalcoholic fatty liver disease&lt;/keyword&gt;&lt;keyword&gt;nonalcoholic steatohepatitis&lt;/keyword&gt;&lt;/keywords&gt;&lt;dates&gt;&lt;year&gt;2019&lt;/year&gt;&lt;pub-dates&gt;&lt;date&gt;2019/03/18/&lt;/date&gt;&lt;/pub-dates&gt;&lt;/dates&gt;&lt;isbn&gt;2305-6320&lt;/isbn&gt;&lt;urls&gt;&lt;related-urls&gt;&lt;url&gt;http://www.ncbi.nlm.nih.gov/pubmed/30889791&lt;/url&gt;&lt;/related-urls&gt;&lt;/urls&gt;&lt;electronic-resource-num&gt;10.3390/medicines6010041&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hint="eastAsia"/>
              </w:rPr>
              <w:t>에서는</w:t>
            </w:r>
            <w:r>
              <w:rPr>
                <w:rFonts w:ascii="Times New Roman" w:hAnsi="Times New Roman" w:cs="Times New Roman" w:hint="eastAsia"/>
              </w:rPr>
              <w:t xml:space="preserve"> Perisinusoidal and </w:t>
            </w:r>
            <w:r>
              <w:rPr>
                <w:rFonts w:ascii="Times New Roman" w:hAnsi="Times New Roman" w:cs="Times New Roman"/>
              </w:rPr>
              <w:br/>
            </w:r>
            <w:r>
              <w:rPr>
                <w:rFonts w:ascii="Times New Roman" w:hAnsi="Times New Roman" w:cs="Times New Roman" w:hint="eastAsia"/>
              </w:rPr>
              <w:t xml:space="preserve">portal/periportal fibrosis </w:t>
            </w:r>
            <w:r>
              <w:rPr>
                <w:rFonts w:ascii="Times New Roman" w:hAnsi="Times New Roman" w:cs="Times New Roman" w:hint="eastAsia"/>
              </w:rPr>
              <w:t>라고</w:t>
            </w:r>
            <w:r>
              <w:rPr>
                <w:rFonts w:ascii="Times New Roman" w:hAnsi="Times New Roman" w:cs="Times New Roman" w:hint="eastAsia"/>
              </w:rPr>
              <w:t xml:space="preserve"> </w:t>
            </w:r>
            <w:r>
              <w:rPr>
                <w:rFonts w:ascii="Times New Roman" w:hAnsi="Times New Roman" w:cs="Times New Roman" w:hint="eastAsia"/>
              </w:rPr>
              <w:t>함</w:t>
            </w:r>
            <w:r>
              <w:rPr>
                <w:rFonts w:ascii="Times New Roman" w:hAnsi="Times New Roman" w:cs="Times New Roman" w:hint="eastAsia"/>
              </w:rPr>
              <w:t xml:space="preserve">. </w:t>
            </w:r>
            <w:r>
              <w:rPr>
                <w:rFonts w:ascii="Times New Roman" w:hAnsi="Times New Roman" w:cs="Times New Roman" w:hint="eastAsia"/>
              </w:rPr>
              <w:t>교수님이</w:t>
            </w:r>
            <w:r>
              <w:rPr>
                <w:rFonts w:ascii="Times New Roman" w:hAnsi="Times New Roman" w:cs="Times New Roman" w:hint="eastAsia"/>
              </w:rPr>
              <w:t xml:space="preserve"> </w:t>
            </w:r>
            <w:r>
              <w:rPr>
                <w:rFonts w:ascii="Times New Roman" w:hAnsi="Times New Roman" w:cs="Times New Roman" w:hint="eastAsia"/>
              </w:rPr>
              <w:t>주신</w:t>
            </w:r>
            <w:r>
              <w:rPr>
                <w:rFonts w:ascii="Times New Roman" w:hAnsi="Times New Roman" w:cs="Times New Roman" w:hint="eastAsia"/>
              </w:rPr>
              <w:t xml:space="preserve"> Paper</w:t>
            </w:r>
            <w:r>
              <w:rPr>
                <w:rFonts w:ascii="Times New Roman" w:hAnsi="Times New Roman" w:cs="Times New Roman" w:hint="eastAsia"/>
              </w:rPr>
              <w:t>에서도</w:t>
            </w:r>
            <w:r>
              <w:rPr>
                <w:rFonts w:ascii="Times New Roman" w:hAnsi="Times New Roman" w:cs="Times New Roman" w:hint="eastAsia"/>
              </w:rPr>
              <w:t>)</w:t>
            </w:r>
          </w:p>
        </w:tc>
      </w:tr>
      <w:tr w:rsidR="0057352E" w:rsidRPr="004B7B6C" w14:paraId="374BF55F" w14:textId="77777777" w:rsidTr="00E2348E">
        <w:trPr>
          <w:trHeight w:val="283"/>
        </w:trPr>
        <w:tc>
          <w:tcPr>
            <w:tcW w:w="0" w:type="auto"/>
            <w:vMerge/>
            <w:tcBorders>
              <w:bottom w:val="nil"/>
              <w:right w:val="nil"/>
            </w:tcBorders>
            <w:hideMark/>
          </w:tcPr>
          <w:p w14:paraId="1C9CCB2B"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462AF60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tcBorders>
              <w:bottom w:val="nil"/>
              <w:right w:val="nil"/>
            </w:tcBorders>
            <w:tcMar>
              <w:top w:w="75" w:type="dxa"/>
              <w:left w:w="75" w:type="dxa"/>
              <w:bottom w:w="75" w:type="dxa"/>
              <w:right w:w="75" w:type="dxa"/>
            </w:tcMar>
            <w:hideMark/>
          </w:tcPr>
          <w:p w14:paraId="792C65D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Bridging fibrosis</w:t>
            </w:r>
          </w:p>
        </w:tc>
      </w:tr>
      <w:tr w:rsidR="0057352E" w:rsidRPr="004B7B6C" w14:paraId="34B9C358" w14:textId="77777777" w:rsidTr="00E2348E">
        <w:trPr>
          <w:trHeight w:val="283"/>
        </w:trPr>
        <w:tc>
          <w:tcPr>
            <w:tcW w:w="0" w:type="auto"/>
            <w:vMerge/>
            <w:tcBorders>
              <w:bottom w:val="nil"/>
              <w:right w:val="nil"/>
            </w:tcBorders>
            <w:hideMark/>
          </w:tcPr>
          <w:p w14:paraId="7811188C" w14:textId="77777777" w:rsidR="0057352E" w:rsidRPr="004B7B6C" w:rsidRDefault="0057352E" w:rsidP="00E2348E">
            <w:pPr>
              <w:wordWrap/>
              <w:spacing w:line="480" w:lineRule="auto"/>
              <w:rPr>
                <w:rFonts w:ascii="Times New Roman" w:hAnsi="Times New Roman" w:cs="Times New Roman"/>
              </w:rPr>
            </w:pPr>
          </w:p>
        </w:tc>
        <w:tc>
          <w:tcPr>
            <w:tcW w:w="0" w:type="auto"/>
            <w:tcBorders>
              <w:bottom w:val="nil"/>
              <w:right w:val="nil"/>
            </w:tcBorders>
            <w:tcMar>
              <w:top w:w="75" w:type="dxa"/>
              <w:left w:w="75" w:type="dxa"/>
              <w:bottom w:w="75" w:type="dxa"/>
              <w:right w:w="75" w:type="dxa"/>
            </w:tcMar>
            <w:hideMark/>
          </w:tcPr>
          <w:p w14:paraId="42E7A74C"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4</w:t>
            </w:r>
          </w:p>
        </w:tc>
        <w:tc>
          <w:tcPr>
            <w:tcW w:w="0" w:type="auto"/>
            <w:tcBorders>
              <w:bottom w:val="nil"/>
              <w:right w:val="nil"/>
            </w:tcBorders>
            <w:tcMar>
              <w:top w:w="75" w:type="dxa"/>
              <w:left w:w="75" w:type="dxa"/>
              <w:bottom w:w="75" w:type="dxa"/>
              <w:right w:w="75" w:type="dxa"/>
            </w:tcMar>
            <w:hideMark/>
          </w:tcPr>
          <w:p w14:paraId="4C09F2F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Cirrhosis</w:t>
            </w:r>
          </w:p>
        </w:tc>
      </w:tr>
    </w:tbl>
    <w:p w14:paraId="5587DEDC" w14:textId="77777777" w:rsidR="0057352E" w:rsidRDefault="0057352E" w:rsidP="0057352E">
      <w:pPr>
        <w:wordWrap/>
        <w:spacing w:line="480" w:lineRule="auto"/>
        <w:rPr>
          <w:rFonts w:ascii="Times New Roman" w:hAnsi="Times New Roman" w:cs="Times New Roman"/>
        </w:rPr>
      </w:pPr>
    </w:p>
    <w:p w14:paraId="587D7A3B" w14:textId="77777777" w:rsidR="0057352E" w:rsidRDefault="0057352E" w:rsidP="0057352E">
      <w:pPr>
        <w:widowControl/>
        <w:wordWrap/>
        <w:autoSpaceDE/>
        <w:autoSpaceDN/>
        <w:rPr>
          <w:rFonts w:ascii="Times New Roman" w:hAnsi="Times New Roman" w:cs="Times New Roman"/>
          <w:b/>
          <w:bCs/>
        </w:rPr>
      </w:pPr>
      <w:r>
        <w:rPr>
          <w:rFonts w:ascii="Times New Roman" w:hAnsi="Times New Roman" w:cs="Times New Roman"/>
          <w:b/>
          <w:bCs/>
        </w:rPr>
        <w:br w:type="page"/>
      </w:r>
    </w:p>
    <w:p w14:paraId="60C7213E"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Brunt&lt;/Author&gt;&lt;Year&gt;2011&lt;/Year&gt;&lt;RecNum&gt;6&lt;/RecNum&gt;&lt;DisplayText&gt;[6]&lt;/DisplayText&gt;&lt;record&gt;&lt;rec-number&gt;6&lt;/rec-number&gt;&lt;foreign-keys&gt;&lt;key app="EN" db-id="ta5wszzaqd0zz2e9226vtwf0aa2ss0asx9tf" timestamp="1730554195"&gt;6&lt;/key&gt;&lt;/foreign-keys&gt;&lt;ref-type name="Journal Article"&gt;17&lt;/ref-type&gt;&lt;contributors&gt;&lt;authors&gt;&lt;author&gt;Brunt, Elizabeth M.&lt;/author&gt;&lt;author&gt;Kleiner, David E.&lt;/author&gt;&lt;author&gt;Wilson, Laura A.&lt;/author&gt;&lt;author&gt;Belt, Patricia&lt;/author&gt;&lt;author&gt;Neuschwander-Tetri, Brent A.&lt;/author&gt;&lt;/authors&gt;&lt;/contributors&gt;&lt;titles&gt;&lt;title&gt;The NAS and The Histopathologic Diagnosis in NAFLD: Distinct Clinicopathologic Meanings&lt;/title&gt;&lt;secondary-title&gt;Hepatology (Baltimore, Md.)&lt;/secondary-title&gt;&lt;short-title&gt;The NAS and The Histopathologic Diagnosis in NAFLD&lt;/short-title&gt;&lt;/titles&gt;&lt;periodical&gt;&lt;full-title&gt;Hepatology (Baltimore, Md.)&lt;/full-title&gt;&lt;/periodical&gt;&lt;pages&gt;810&lt;/pages&gt;&lt;volume&gt;53&lt;/volume&gt;&lt;number&gt;3&lt;/number&gt;&lt;dates&gt;&lt;year&gt;2011&lt;/year&gt;&lt;pub-dates&gt;&lt;date&gt;2011/02/11/&lt;/date&gt;&lt;/pub-dates&gt;&lt;/dates&gt;&lt;urls&gt;&lt;related-urls&gt;&lt;url&gt;https://pmc.ncbi.nlm.nih.gov/articles/PMC3079483/&lt;/url&gt;&lt;url&gt;http://www.ncbi.nlm.nih.gov/pubmed/21319198&lt;/url&gt;&lt;/related-urls&gt;&lt;/urls&gt;&lt;electronic-resource-num&gt;10.1002/hep.24127&lt;/electronic-resource-num&gt;&lt;remote-database-provider&gt;pmc.ncbi.nlm.nih.gov&lt;/remote-database-provider&gt;&lt;language&gt;en&lt;/language&gt;&lt;access-date&gt;2024/11/02/13:29:10&lt;/access-date&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hint="eastAsia"/>
        </w:rPr>
        <w:t xml:space="preserve">: NAS 5 </w:t>
      </w:r>
      <w:r>
        <w:rPr>
          <w:rFonts w:ascii="Times New Roman" w:hAnsi="Times New Roman" w:cs="Times New Roman" w:hint="eastAsia"/>
        </w:rPr>
        <w:t>이상과</w:t>
      </w:r>
      <w:r>
        <w:rPr>
          <w:rFonts w:ascii="Times New Roman" w:hAnsi="Times New Roman" w:cs="Times New Roman" w:hint="eastAsia"/>
        </w:rPr>
        <w:t xml:space="preserve"> Histological data, Clinical data</w:t>
      </w:r>
      <w:r>
        <w:rPr>
          <w:rFonts w:ascii="Times New Roman" w:hAnsi="Times New Roman" w:cs="Times New Roman" w:hint="eastAsia"/>
        </w:rPr>
        <w:t>의</w:t>
      </w:r>
      <w:r>
        <w:rPr>
          <w:rFonts w:ascii="Times New Roman" w:hAnsi="Times New Roman" w:cs="Times New Roman" w:hint="eastAsia"/>
        </w:rPr>
        <w:t xml:space="preserve"> </w:t>
      </w:r>
      <w:r>
        <w:rPr>
          <w:rFonts w:ascii="Times New Roman" w:hAnsi="Times New Roman" w:cs="Times New Roman" w:hint="eastAsia"/>
        </w:rPr>
        <w:t>관계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탐구</w:t>
      </w:r>
    </w:p>
    <w:p w14:paraId="5253325F" w14:textId="77777777" w:rsidR="0057352E" w:rsidRDefault="0057352E" w:rsidP="0057352E">
      <w:pPr>
        <w:wordWrap/>
        <w:spacing w:line="480" w:lineRule="auto"/>
        <w:rPr>
          <w:rFonts w:ascii="Times New Roman" w:hAnsi="Times New Roman" w:cs="Times New Roman"/>
        </w:rPr>
      </w:pPr>
      <w:r w:rsidRPr="00291CC5">
        <w:rPr>
          <w:rFonts w:ascii="Times New Roman" w:hAnsi="Times New Roman" w:cs="Times New Roman"/>
        </w:rPr>
        <w:t>The diagnosis of nonalcoholic steatohepatitis (NASH) is defined by the presence and pattern of specific histological abnormalities on liver biopsy</w:t>
      </w:r>
      <w:r>
        <w:rPr>
          <w:rFonts w:ascii="Times New Roman" w:hAnsi="Times New Roman" w:cs="Times New Roman" w:hint="eastAsia"/>
        </w:rPr>
        <w:t xml:space="preserve"> (three lesions (</w:t>
      </w:r>
      <w:r>
        <w:rPr>
          <w:rFonts w:ascii="Times New Roman" w:hAnsi="Times New Roman" w:cs="Times New Roman" w:hint="eastAsia"/>
        </w:rPr>
        <w:t>장애</w:t>
      </w:r>
      <w:r>
        <w:rPr>
          <w:rFonts w:ascii="Times New Roman" w:hAnsi="Times New Roman" w:cs="Times New Roman" w:hint="eastAsia"/>
        </w:rPr>
        <w:t xml:space="preserve">) that comprise grade: Steatosis, inflammation, ballooning -&gt; NAFLD score </w:t>
      </w:r>
      <w:r>
        <w:rPr>
          <w:rFonts w:ascii="Times New Roman" w:hAnsi="Times New Roman" w:cs="Times New Roman" w:hint="eastAsia"/>
        </w:rPr>
        <w:t>의</w:t>
      </w:r>
      <w:r>
        <w:rPr>
          <w:rFonts w:ascii="Times New Roman" w:hAnsi="Times New Roman" w:cs="Times New Roman" w:hint="eastAsia"/>
        </w:rPr>
        <w:t xml:space="preserve"> </w:t>
      </w:r>
      <w:r>
        <w:rPr>
          <w:rFonts w:ascii="Times New Roman" w:hAnsi="Times New Roman" w:cs="Times New Roman" w:hint="eastAsia"/>
        </w:rPr>
        <w:t>탄생</w:t>
      </w:r>
      <w:r>
        <w:rPr>
          <w:rFonts w:ascii="Times New Roman" w:hAnsi="Times New Roman" w:cs="Times New Roman" w:hint="eastAsia"/>
        </w:rPr>
        <w:t xml:space="preserve"> </w:t>
      </w:r>
      <w:r>
        <w:rPr>
          <w:rFonts w:ascii="Times New Roman" w:hAnsi="Times New Roman" w:cs="Times New Roman" w:hint="eastAsia"/>
        </w:rPr>
        <w:t>배경</w:t>
      </w:r>
      <w:r>
        <w:rPr>
          <w:rFonts w:ascii="Times New Roman" w:hAnsi="Times New Roman" w:cs="Times New Roman" w:hint="eastAsia"/>
        </w:rPr>
        <w:t xml:space="preserve"> </w:t>
      </w:r>
      <w:r>
        <w:rPr>
          <w:rFonts w:ascii="Times New Roman" w:hAnsi="Times New Roman" w:cs="Times New Roman" w:hint="eastAsia"/>
        </w:rPr>
        <w:t>말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r w:rsidRPr="00291CC5">
        <w:rPr>
          <w:rFonts w:ascii="Times New Roman" w:hAnsi="Times New Roman" w:cs="Times New Roman" w:hint="eastAsia"/>
        </w:rPr>
        <w:t xml:space="preserve">. </w:t>
      </w:r>
      <w:r w:rsidRPr="00291CC5">
        <w:rPr>
          <w:rFonts w:ascii="Times New Roman" w:hAnsi="Times New Roman" w:cs="Times New Roman"/>
        </w:rPr>
        <w:t>A separate system of scoring the features of nonalcoholic fatty liver disease (NAFLD) called the NAFLD Activity Score (NAS) was developed as a tool to measure changes in NAFLD during therapeutic trials. However, some studies have used threshold values of the NAS, specifically NAS ≥5, as a surrogate for the histologic diagnosis of NASH.</w:t>
      </w:r>
      <w:r w:rsidRPr="00291CC5">
        <w:rPr>
          <w:rFonts w:ascii="Times New Roman" w:hAnsi="Times New Roman" w:cs="Times New Roman" w:hint="eastAsia"/>
        </w:rPr>
        <w:t xml:space="preserve"> </w:t>
      </w:r>
      <w:r w:rsidRPr="00291CC5">
        <w:rPr>
          <w:rFonts w:ascii="Times New Roman" w:hAnsi="Times New Roman" w:cs="Times New Roman"/>
        </w:rPr>
        <w:t>Higher values of the NAS were associated with higher levels of alanine aminotransferase and aspartate aminotransferase, whereas the diagnosis of SH was associated with features of the metabolic syndrom</w:t>
      </w:r>
      <w:r>
        <w:rPr>
          <w:rFonts w:ascii="Times New Roman" w:hAnsi="Times New Roman" w:cs="Times New Roman" w:hint="eastAsia"/>
        </w:rPr>
        <w:t>e -&gt; NAS</w:t>
      </w:r>
      <w:r>
        <w:rPr>
          <w:rFonts w:ascii="Times New Roman" w:hAnsi="Times New Roman" w:cs="Times New Roman" w:hint="eastAsia"/>
        </w:rPr>
        <w:t>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문제점</w:t>
      </w:r>
      <w:r>
        <w:rPr>
          <w:rFonts w:ascii="Times New Roman" w:hAnsi="Times New Roman" w:cs="Times New Roman" w:hint="eastAsia"/>
        </w:rPr>
        <w:t xml:space="preserve"> (Correlation</w:t>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다소</w:t>
      </w:r>
      <w:r>
        <w:rPr>
          <w:rFonts w:ascii="Times New Roman" w:hAnsi="Times New Roman" w:cs="Times New Roman" w:hint="eastAsia"/>
        </w:rPr>
        <w:t xml:space="preserve"> </w:t>
      </w:r>
      <w:r>
        <w:rPr>
          <w:rFonts w:ascii="Times New Roman" w:hAnsi="Times New Roman" w:cs="Times New Roman" w:hint="eastAsia"/>
        </w:rPr>
        <w:t>떨어지기는</w:t>
      </w:r>
      <w:r>
        <w:rPr>
          <w:rFonts w:ascii="Times New Roman" w:hAnsi="Times New Roman" w:cs="Times New Roman" w:hint="eastAsia"/>
        </w:rPr>
        <w:t xml:space="preserve"> </w:t>
      </w:r>
      <w:r>
        <w:rPr>
          <w:rFonts w:ascii="Times New Roman" w:hAnsi="Times New Roman" w:cs="Times New Roman" w:hint="eastAsia"/>
        </w:rPr>
        <w:t>한다</w:t>
      </w:r>
      <w:r>
        <w:rPr>
          <w:rFonts w:ascii="Times New Roman" w:hAnsi="Times New Roman" w:cs="Times New Roman" w:hint="eastAsia"/>
        </w:rPr>
        <w:t>)</w:t>
      </w:r>
      <w:r>
        <w:rPr>
          <w:rFonts w:ascii="Times New Roman" w:hAnsi="Times New Roman" w:cs="Times New Roman"/>
        </w:rPr>
        <w:t xml:space="preserve"> </w:t>
      </w:r>
    </w:p>
    <w:p w14:paraId="5CC04119"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Active and potentially reversible injury -&gt; </w:t>
      </w:r>
      <w:r>
        <w:rPr>
          <w:rFonts w:ascii="Times New Roman" w:hAnsi="Times New Roman" w:cs="Times New Roman"/>
        </w:rPr>
        <w:t>“</w:t>
      </w:r>
      <w:r>
        <w:rPr>
          <w:rFonts w:ascii="Times New Roman" w:hAnsi="Times New Roman" w:cs="Times New Roman" w:hint="eastAsia"/>
        </w:rPr>
        <w:t>grade</w:t>
      </w:r>
      <w:r>
        <w:rPr>
          <w:rFonts w:ascii="Times New Roman" w:hAnsi="Times New Roman" w:cs="Times New Roman"/>
        </w:rPr>
        <w:t>”</w:t>
      </w:r>
    </w:p>
    <w:p w14:paraId="568E4D13"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Potentially less reversible and characterized by collagen deposition that may evolve toward more permanent remodeling -&gt; </w:t>
      </w:r>
      <w:r>
        <w:rPr>
          <w:rFonts w:ascii="Times New Roman" w:hAnsi="Times New Roman" w:cs="Times New Roman"/>
        </w:rPr>
        <w:t>“</w:t>
      </w:r>
      <w:r>
        <w:rPr>
          <w:rFonts w:ascii="Times New Roman" w:hAnsi="Times New Roman" w:cs="Times New Roman" w:hint="eastAsia"/>
        </w:rPr>
        <w:t>stag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hint="eastAsia"/>
        </w:rPr>
        <w:t>뭔가</w:t>
      </w:r>
      <w:r>
        <w:rPr>
          <w:rFonts w:ascii="Times New Roman" w:hAnsi="Times New Roman" w:cs="Times New Roman" w:hint="eastAsia"/>
        </w:rPr>
        <w:t xml:space="preserve"> grade</w:t>
      </w:r>
      <w:r>
        <w:rPr>
          <w:rFonts w:ascii="Times New Roman" w:hAnsi="Times New Roman" w:cs="Times New Roman" w:hint="eastAsia"/>
        </w:rPr>
        <w:t>는</w:t>
      </w:r>
      <w:r>
        <w:rPr>
          <w:rFonts w:ascii="Times New Roman" w:hAnsi="Times New Roman" w:cs="Times New Roman" w:hint="eastAsia"/>
        </w:rPr>
        <w:t xml:space="preserve"> NAS Score, Stage</w:t>
      </w:r>
      <w:r>
        <w:rPr>
          <w:rFonts w:ascii="Times New Roman" w:hAnsi="Times New Roman" w:cs="Times New Roman" w:hint="eastAsia"/>
        </w:rPr>
        <w:t>는</w:t>
      </w:r>
      <w:r>
        <w:rPr>
          <w:rFonts w:ascii="Times New Roman" w:hAnsi="Times New Roman" w:cs="Times New Roman" w:hint="eastAsia"/>
        </w:rPr>
        <w:t xml:space="preserve"> Fibrosis </w:t>
      </w:r>
      <w:r>
        <w:rPr>
          <w:rFonts w:ascii="Times New Roman" w:hAnsi="Times New Roman" w:cs="Times New Roman" w:hint="eastAsia"/>
        </w:rPr>
        <w:t>단계</w:t>
      </w:r>
      <w:r>
        <w:rPr>
          <w:rFonts w:ascii="Times New Roman" w:hAnsi="Times New Roman" w:cs="Times New Roman" w:hint="eastAsia"/>
        </w:rPr>
        <w:t xml:space="preserve"> </w:t>
      </w:r>
      <w:r>
        <w:rPr>
          <w:rFonts w:ascii="Times New Roman" w:hAnsi="Times New Roman" w:cs="Times New Roman" w:hint="eastAsia"/>
        </w:rPr>
        <w:t>의미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p>
    <w:p w14:paraId="2C2FA872" w14:textId="77777777" w:rsidR="0057352E" w:rsidRDefault="0057352E" w:rsidP="0057352E">
      <w:pPr>
        <w:wordWrap/>
        <w:spacing w:line="480" w:lineRule="auto"/>
        <w:rPr>
          <w:rFonts w:ascii="Times New Roman" w:hAnsi="Times New Roman" w:cs="Times New Roman"/>
        </w:rPr>
      </w:pPr>
      <w:r w:rsidRPr="005C4ED1">
        <w:rPr>
          <w:rFonts w:ascii="Times New Roman" w:hAnsi="Times New Roman" w:cs="Times New Roman"/>
        </w:rPr>
        <w:t>The study further highlights that not all biopsies with NAS ≥ 5 have findings that meet diagnostic criteria of definite SH, and that some cases of NAS ≤ 4 do, indicating that the a threshold value of a NAS &gt; 5 cannot be used reliably to establish the presence or absence of NASH.</w:t>
      </w:r>
      <w:r>
        <w:rPr>
          <w:rFonts w:ascii="Times New Roman" w:hAnsi="Times New Roman" w:cs="Times New Roman" w:hint="eastAsia"/>
        </w:rPr>
        <w:t xml:space="preserve"> -&gt; </w:t>
      </w:r>
      <w:r>
        <w:rPr>
          <w:rFonts w:ascii="Times New Roman" w:hAnsi="Times New Roman" w:cs="Times New Roman" w:hint="eastAsia"/>
        </w:rPr>
        <w:t>우리가</w:t>
      </w:r>
      <w:r>
        <w:rPr>
          <w:rFonts w:ascii="Times New Roman" w:hAnsi="Times New Roman" w:cs="Times New Roman" w:hint="eastAsia"/>
        </w:rPr>
        <w:t xml:space="preserve"> 4</w:t>
      </w:r>
      <w:r>
        <w:rPr>
          <w:rFonts w:ascii="Times New Roman" w:hAnsi="Times New Roman" w:cs="Times New Roman" w:hint="eastAsia"/>
        </w:rPr>
        <w:t>를</w:t>
      </w:r>
      <w:r>
        <w:rPr>
          <w:rFonts w:ascii="Times New Roman" w:hAnsi="Times New Roman" w:cs="Times New Roman" w:hint="eastAsia"/>
        </w:rPr>
        <w:t xml:space="preserve"> Probable NASH </w:t>
      </w:r>
      <w:r>
        <w:rPr>
          <w:rFonts w:ascii="Times New Roman" w:hAnsi="Times New Roman" w:cs="Times New Roman" w:hint="eastAsia"/>
        </w:rPr>
        <w:t>로</w:t>
      </w:r>
      <w:r>
        <w:rPr>
          <w:rFonts w:ascii="Times New Roman" w:hAnsi="Times New Roman" w:cs="Times New Roman" w:hint="eastAsia"/>
        </w:rPr>
        <w:t xml:space="preserve"> </w:t>
      </w:r>
      <w:r>
        <w:rPr>
          <w:rFonts w:ascii="Times New Roman" w:hAnsi="Times New Roman" w:cs="Times New Roman" w:hint="eastAsia"/>
        </w:rPr>
        <w:t>포함했다는</w:t>
      </w:r>
      <w:r>
        <w:rPr>
          <w:rFonts w:ascii="Times New Roman" w:hAnsi="Times New Roman" w:cs="Times New Roman" w:hint="eastAsia"/>
        </w:rPr>
        <w:t xml:space="preserve"> </w:t>
      </w:r>
      <w:r>
        <w:rPr>
          <w:rFonts w:ascii="Times New Roman" w:hAnsi="Times New Roman" w:cs="Times New Roman" w:hint="eastAsia"/>
        </w:rPr>
        <w:t>것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근거로</w:t>
      </w:r>
      <w:r>
        <w:rPr>
          <w:rFonts w:ascii="Times New Roman" w:hAnsi="Times New Roman" w:cs="Times New Roman" w:hint="eastAsia"/>
        </w:rPr>
        <w:t xml:space="preserve"> </w:t>
      </w:r>
      <w:r>
        <w:rPr>
          <w:rFonts w:ascii="Times New Roman" w:hAnsi="Times New Roman" w:cs="Times New Roman" w:hint="eastAsia"/>
        </w:rPr>
        <w:t>사용할</w:t>
      </w:r>
      <w:r>
        <w:rPr>
          <w:rFonts w:ascii="Times New Roman" w:hAnsi="Times New Roman" w:cs="Times New Roman" w:hint="eastAsia"/>
        </w:rPr>
        <w:t xml:space="preserve"> </w:t>
      </w:r>
      <w:r>
        <w:rPr>
          <w:rFonts w:ascii="Times New Roman" w:hAnsi="Times New Roman" w:cs="Times New Roman" w:hint="eastAsia"/>
        </w:rPr>
        <w:t>수</w:t>
      </w:r>
      <w:r>
        <w:rPr>
          <w:rFonts w:ascii="Times New Roman" w:hAnsi="Times New Roman" w:cs="Times New Roman" w:hint="eastAsia"/>
        </w:rPr>
        <w:t xml:space="preserve"> </w:t>
      </w:r>
      <w:r>
        <w:rPr>
          <w:rFonts w:ascii="Times New Roman" w:hAnsi="Times New Roman" w:cs="Times New Roman" w:hint="eastAsia"/>
        </w:rPr>
        <w:t>있을</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p>
    <w:p w14:paraId="3B5DEF63"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추가로</w:t>
      </w:r>
    </w:p>
    <w:p w14:paraId="1DB577DE"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55C43D63" w14:textId="77777777" w:rsidR="0057352E" w:rsidRDefault="0057352E" w:rsidP="0057352E">
      <w:pPr>
        <w:wordWrap/>
        <w:spacing w:line="480" w:lineRule="auto"/>
        <w:rPr>
          <w:rFonts w:ascii="Times New Roman" w:hAnsi="Times New Roman" w:cs="Times New Roman"/>
        </w:rPr>
      </w:pPr>
      <w:r w:rsidRPr="0056137F">
        <w:rPr>
          <w:rFonts w:ascii="Times New Roman" w:hAnsi="Times New Roman" w:cs="Times New Roman" w:hint="eastAsia"/>
          <w:b/>
          <w:bCs/>
        </w:rPr>
        <w:lastRenderedPageBreak/>
        <w:t>Liver Related Events (LREs</w:t>
      </w:r>
      <w:r>
        <w:rPr>
          <w:rFonts w:ascii="Times New Roman" w:hAnsi="Times New Roman" w:cs="Times New Roman" w:hint="eastAsia"/>
          <w:b/>
          <w:bCs/>
        </w:rPr>
        <w:t xml:space="preserve">) Definition </w:t>
      </w:r>
      <w:r>
        <w:rPr>
          <w:rFonts w:ascii="Times New Roman" w:hAnsi="Times New Roman" w:cs="Times New Roman"/>
        </w:rPr>
        <w:fldChar w:fldCharType="begin">
          <w:fldData xml:space="preserve">PEVuZE5vdGU+PENpdGU+PEF1dGhvcj5Qb25zPC9BdXRob3I+PFllYXI+MjAyNDwvWWVhcj48UmVj
TnVtPjc8L1JlY051bT48RGlzcGxheVRleHQ+WzctOV08L0Rpc3BsYXlUZXh0PjxyZWNvcmQ+PHJl
Yy1udW1iZXI+NzwvcmVjLW51bWJlcj48Zm9yZWlnbi1rZXlzPjxrZXkgYXBwPSJFTiIgZGItaWQ9
InRhNXdzenphcWQwenoyZTkyMjZ2dHdmMGFhMnNzMGFzeDl0ZiIgdGltZXN0YW1wPSIxNzMwNTU4
OTE2Ij43PC9rZXk+PC9mb3JlaWduLWtleXM+PHJlZi10eXBlIG5hbWU9IkpvdXJuYWwgQXJ0aWNs
ZSI+MTc8L3JlZi10eXBlPjxjb250cmlidXRvcnM+PGF1dGhvcnM+PGF1dGhvcj5Qb25zLCBNw7Ju
aWNhPC9hdXRob3I+PGF1dGhvcj5SaXZlcmEtRXN0ZWJhbiwgSmVzw7pzPC9hdXRob3I+PGF1dGhv
cj5NYSwgTWFuZyBNLjwvYXV0aG9yPjxhdXRob3I+RGF2eWR1a2UsIFRyYWN5PC9hdXRob3I+PGF1
dGhvcj5EZWxhbWFycmUsIEFkw6hsZTwvYXV0aG9yPjxhdXRob3I+SGVybWFiZXNzacOocmUsIFBh
dWw8L2F1dGhvcj48YXV0aG9yPkR1cHV5LCBKdWxpZTwvYXV0aG9yPjxhdXRob3I+V29uZywgR3Jh
Y2UgTGFpLUh1bmc8L2F1dGhvcj48YXV0aG9yPllpcCwgVGVycnkgQ2hldWstRnVuZzwvYXV0aG9y
PjxhdXRob3I+UGVubmlzaSwgR3JhemlhPC9hdXRob3I+PGF1dGhvcj5UdWxvbmUsIEFkZWxlPC9h
dXRob3I+PGF1dGhvcj5DYW1tw6AsIENhbG9nZXJvPC9hdXRob3I+PGF1dGhvcj5QZXR0YSwgU2Fs
dmF0b3JlPC9hdXRob3I+PGF1dGhvcj5kZSBMw6lkaW5naGVuLCBWaWN0b3I8L2F1dGhvcj48YXV0
aG9yPldvbmcsIFZpbmNlbnQgV2FpLVN1bjwvYXV0aG9yPjxhdXRob3I+QXVndXN0aW4sIFNhbHZh
ZG9yPC9hdXRob3I+PGF1dGhvcj5QZXJpY8OgcywgSnVhbiBNYW51ZWw8L2F1dGhvcj48YXV0aG9y
PkFicmFsZGVzLCBKdWFuIEcuPC9hdXRob3I+PGF1dGhvcj5HZW5lc2PDoCwgSm9hbjwvYXV0aG9y
PjwvYXV0aG9ycz48L2NvbnRyaWJ1dG9ycz48dGl0bGVzPjx0aXRsZT5Qb2ludC1vZi1DYXJlIE5v
bmludmFzaXZlIFByZWRpY3Rpb24gb2YgTGl2ZXItUmVsYXRlZCBFdmVudHMgaW4gUGF0aWVudHMg
V2l0aCBOb25hbGNvaG9saWMgRmF0dHkgTGl2ZXIgRGlzZWFzZTwvdGl0bGU+PHNlY29uZGFyeS10
aXRsZT5DbGluaWNhbCBHYXN0cm9lbnRlcm9sb2d5IGFuZCBIZXBhdG9sb2d5OiBUaGUgT2ZmaWNp
YWwgQ2xpbmljYWwgUHJhY3RpY2UgSm91cm5hbCBvZiB0aGUgQW1lcmljYW4gR2FzdHJvZW50ZXJv
bG9naWNhbCBBc3NvY2lhdGlvbjwvc2Vjb25kYXJ5LXRpdGxlPjxhbHQtdGl0bGU+Q2xpbiBHYXN0
cm9lbnRlcm9sIEhlcGF0b2w8L2FsdC10aXRsZT48L3RpdGxlcz48cGVyaW9kaWNhbD48ZnVsbC10
aXRsZT5DbGluaWNhbCBHYXN0cm9lbnRlcm9sb2d5IGFuZCBIZXBhdG9sb2d5OiBUaGUgT2ZmaWNp
YWwgQ2xpbmljYWwgUHJhY3RpY2UgSm91cm5hbCBvZiB0aGUgQW1lcmljYW4gR2FzdHJvZW50ZXJv
bG9naWNhbCBBc3NvY2lhdGlvbjwvZnVsbC10aXRsZT48YWJici0xPkNsaW4gR2FzdHJvZW50ZXJv
bCBIZXBhdG9sPC9hYmJyLTE+PC9wZXJpb2RpY2FsPjxhbHQtcGVyaW9kaWNhbD48ZnVsbC10aXRs
ZT5DbGluaWNhbCBHYXN0cm9lbnRlcm9sb2d5IGFuZCBIZXBhdG9sb2d5OiBUaGUgT2ZmaWNpYWwg
Q2xpbmljYWwgUHJhY3RpY2UgSm91cm5hbCBvZiB0aGUgQW1lcmljYW4gR2FzdHJvZW50ZXJvbG9n
aWNhbCBBc3NvY2lhdGlvbjwvZnVsbC10aXRsZT48YWJici0xPkNsaW4gR2FzdHJvZW50ZXJvbCBI
ZXBhdG9sPC9hYmJyLTE+PC9hbHQtcGVyaW9kaWNhbD48cGFnZXM+MTYzNy0xNjQ1LmU5PC9wYWdl
cz48dm9sdW1lPjIyPC92b2x1bWU+PG51bWJlcj44PC9udW1iZXI+PGtleXdvcmRzPjxrZXl3b3Jk
PkFkdWx0PC9rZXl3b3JkPjxrZXl3b3JkPkFnZWQ8L2tleXdvcmQ+PGtleXdvcmQ+RWxhc3RpY2l0
eSBJbWFnaW5nIFRlY2huaXF1ZXM8L2tleXdvcmQ+PGtleXdvcmQ+RmVtYWxlPC9rZXl3b3JkPjxr
ZXl3b3JkPkhlcGF0b2NlbGx1bGFyIENhcmNpbm9tYTwva2V5d29yZD48a2V5d29yZD5IdW1hbnM8
L2tleXdvcmQ+PGtleXdvcmQ+TGl2ZXI8L2tleXdvcmQ+PGtleXdvcmQ+TWFsZTwva2V5d29yZD48
a2V5d29yZD5NaWRkbGUgQWdlZDwva2V5d29yZD48a2V5d29yZD5Ob21vZ3JhbXM8L2tleXdvcmQ+
PGtleXdvcmQ+Tm9uLWFsY29ob2xpYyBGYXR0eSBMaXZlciBEaXNlYXNlPC9rZXl3b3JkPjxrZXl3
b3JkPk5vbmFsY29ob2xpYyBGYXR0eSBMaXZlciBEaXNlYXNlPC9rZXl3b3JkPjxrZXl3b3JkPlBh
dGllbnQgU2VsZWN0aW9uPC9rZXl3b3JkPjxrZXl3b3JkPlBvaW50LW9mLUNhcmUgU3lzdGVtczwv
a2V5d29yZD48a2V5d29yZD5Qb3J0YWwgSHlwZXJ0ZW5zaW9uPC9rZXl3b3JkPjxrZXl3b3JkPlBy
b2dub3Npczwva2V5d29yZD48a2V5d29yZD5SaXNrIEFzc2Vzc21lbnQ8L2tleXdvcmQ+PC9rZXl3
b3Jkcz48ZGF0ZXM+PHllYXI+MjAyNDwveWVhcj48cHViLWRhdGVzPjxkYXRlPjIwMjQvMDgvLzwv
ZGF0ZT48L3B1Yi1kYXRlcz48L2RhdGVzPjxpc2JuPjE1NDItNzcxNDwvaXNibj48dXJscz48cmVs
YXRlZC11cmxzPjx1cmw+aHR0cDovL3d3dy5uY2JpLm5sbS5uaWguZ292L3B1Ym1lZC8zNzU3Mzk4
NzwvdXJsPjwvcmVsYXRlZC11cmxzPjwvdXJscz48ZWxlY3Ryb25pYy1yZXNvdXJjZS1udW0+MTAu
MTAxNi9qLmNnaC4yMDIzLjA4LjAwNDwvZWxlY3Ryb25pYy1yZXNvdXJjZS1udW0+PHJlbW90ZS1k
YXRhYmFzZS1wcm92aWRlcj5QdWJNZWQ8L3JlbW90ZS1kYXRhYmFzZS1wcm92aWRlcj48bGFuZ3Vh
Z2U+ZW5nPC9sYW5ndWFnZT48L3JlY29yZD48L0NpdGU+PENpdGU+PEF1dGhvcj5HYXdyaWVoPC9B
dXRob3I+PFllYXI+MjAyNDwvWWVhcj48UmVjTnVtPjEwPC9SZWNOdW0+PHJlY29yZD48cmVjLW51
bWJlcj4xMDwvcmVjLW51bWJlcj48Zm9yZWlnbi1rZXlzPjxrZXkgYXBwPSJFTiIgZGItaWQ9InRh
NXdzenphcWQwenoyZTkyMjZ2dHdmMGFhMnNzMGFzeDl0ZiIgdGltZXN0YW1wPSIxNzMwNTYxMDI5
Ij4xMDwva2V5PjwvZm9yZWlnbi1rZXlzPjxyZWYtdHlwZSBuYW1lPSJKb3VybmFsIEFydGljbGUi
PjE3PC9yZWYtdHlwZT48Y29udHJpYnV0b3JzPjxhdXRob3JzPjxhdXRob3I+R2F3cmllaCwgU2Ft
ZXI8L2F1dGhvcj48YXV0aG9yPlZpbGFyLUdvbWV6LCBFZHVhcmRvPC9hdXRob3I+PGF1dGhvcj5X
aWxzb24sIExhdXJhIEEuPC9hdXRob3I+PGF1dGhvcj5QaWtlLCBGcmFuY2lzPC9hdXRob3I+PGF1
dGhvcj5LbGVpbmVyLCBEYXZpZCBFLjwvYXV0aG9yPjxhdXRob3I+TmV1c2Nod2FuZGVyLVRldHJp
LCBCcmVudCBBLjwvYXV0aG9yPjxhdXRob3I+RGllaGwsIEFubmEgTWFlPC9hdXRob3I+PGF1dGhv
cj5EYXNhcmF0aHksIFNyaW5pdmFzYW48L2F1dGhvcj48YXV0aG9yPktvd2RsZXksIEtyaXMgVi48
L2F1dGhvcj48YXV0aG9yPkhhbWVlZCwgQmlsYWw8L2F1dGhvcj48YXV0aG9yPlRvbmFzY2lhLCBK
YW1lczwvYXV0aG9yPjxhdXRob3I+TG9vbWJhLCBSb2hpdDwvYXV0aG9yPjxhdXRob3I+U2FueWFs
LCBBcnVuIEouPC9hdXRob3I+PGF1dGhvcj5DaGFsYXNhbmksIE5hZ2E8L2F1dGhvcj48YXV0aG9y
Pk5hc2ggQ2xpbmljYWwgUmVzZWFyY2ggTmV0d29yazwvYXV0aG9yPjwvYXV0aG9ycz48L2NvbnRy
aWJ1dG9ycz48dGl0bGVzPjx0aXRsZT5JbmNyZWFzZXMgYW5kIGRlY3JlYXNlcyBpbiBsaXZlciBz
dGlmZm5lc3MgbWVhc3VyZW1lbnQgYXJlIGluZGVwZW5kZW50bHkgYXNzb2NpYXRlZCB3aXRoIHRo
ZSByaXNrIG9mIGxpdmVyLXJlbGF0ZWQgZXZlbnRzIGluIE5BRkxEPC90aXRsZT48c2Vjb25kYXJ5
LXRpdGxlPkpvdXJuYWwgb2YgSGVwYXRvbG9neT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2MDAtNjA4PC9wYWdlcz48dm9sdW1lPjgxPC92b2x1bWU+PG51bWJlcj40PC9u
dW1iZXI+PGtleXdvcmRzPjxrZXl3b3JkPkFkdWx0PC9rZXl3b3JkPjxrZXl3b3JkPkFnZWQ8L2tl
eXdvcmQ+PGtleXdvcmQ+RGlzZWFzZSBQcm9ncmVzc2lvbjwva2V5d29yZD48a2V5d29yZD5FbGFz
dGljaXR5IEltYWdpbmcgVGVjaG5pcXVlczwva2V5d29yZD48a2V5d29yZD5GZW1hbGU8L2tleXdv
cmQ+PGtleXdvcmQ+SHVtYW5zPC9rZXl3b3JkPjxrZXl3b3JkPkxpdmVyPC9rZXl3b3JkPjxrZXl3
b3JkPkxTTTwva2V5d29yZD48a2V5d29yZD5NYWxlPC9rZXl3b3JkPjxrZXl3b3JkPk1BU0g8L2tl
eXdvcmQ+PGtleXdvcmQ+TUFTTEQ8L2tleXdvcmQ+PGtleXdvcmQ+TWlkZGxlIEFnZWQ8L2tleXdv
cmQ+PGtleXdvcmQ+TkFTSDwva2V5d29yZD48a2V5d29yZD5uYXR1cmFsIGhpc3Rvcnk8L2tleXdv
cmQ+PGtleXdvcmQ+Tm9uLWFsY29ob2xpYyBGYXR0eSBMaXZlciBEaXNlYXNlPC9rZXl3b3JkPjxr
ZXl3b3JkPnByb2dub3Npczwva2V5d29yZD48a2V5d29yZD5Qcm9zcGVjdGl2ZSBTdHVkaWVzPC9r
ZXl3b3JkPjxrZXl3b3JkPlJpc2sgRmFjdG9yczwva2V5d29yZD48L2tleXdvcmRzPjxkYXRlcz48
eWVhcj4yMDI0PC95ZWFyPjxwdWItZGF0ZXM+PGRhdGU+MjAyNC8xMC8vPC9kYXRlPjwvcHViLWRh
dGVzPjwvZGF0ZXM+PGlzYm4+MTYwMC0wNjQxPC9pc2JuPjx1cmxzPjxyZWxhdGVkLXVybHM+PHVy
bD5odHRwOi8vd3d3Lm5jYmkubmxtLm5paC5nb3YvcHVibWVkLzM4NzYyMTY5PC91cmw+PC9yZWxh
dGVkLXVybHM+PC91cmxzPjxlbGVjdHJvbmljLXJlc291cmNlLW51bT4xMC4xMDE2L2ouamhlcC4y
MDI0LjA1LjAwODwvZWxlY3Ryb25pYy1yZXNvdXJjZS1udW0+PHJlbW90ZS1kYXRhYmFzZS1wcm92
aWRlcj5QdWJNZWQ8L3JlbW90ZS1kYXRhYmFzZS1wcm92aWRlcj48bGFuZ3VhZ2U+ZW5nPC9sYW5n
dWFnZT48L3JlY29yZD48L0NpdGU+PENpdGU+PEF1dGhvcj5Hb21lei1Nb3Jlbm88L0F1dGhvcj48
WWVhcj4yMDE3PC9ZZWFyPjxSZWNOdW0+OTwvUmVjTnVtPjxyZWNvcmQ+PHJlYy1udW1iZXI+OTwv
cmVjLW51bWJlcj48Zm9yZWlnbi1rZXlzPjxrZXkgYXBwPSJFTiIgZGItaWQ9InRhNXdzenphcWQw
enoyZTkyMjZ2dHdmMGFhMnNzMGFzeDl0ZiIgdGltZXN0YW1wPSIxNzMwNTYxMDI5Ij45PC9rZXk+
PC9mb3JlaWduLWtleXM+PHJlZi10eXBlIG5hbWU9IkpvdXJuYWwgQXJ0aWNsZSI+MTc8L3JlZi10
eXBlPjxjb250cmlidXRvcnM+PGF1dGhvcnM+PGF1dGhvcj5Hb21lei1Nb3Jlbm8sIEFuYSBaYWlk
YTwvYXV0aG9yPjxhdXRob3I+UGluZWRhLVRlbm9yLCBEYW5pZWw8L2F1dGhvcj48YXV0aG9yPkpp
bWVuZXotU291c2EsIE1hcmlhIEFuZ2VsZXM8L2F1dGhvcj48YXV0aG9yPlPDoW5jaGV6LVJ1YW5v
LCBKdWFuIEpvc2U8L2F1dGhvcj48YXV0aG9yPkFydGF6YS1WYXJhc2EsIFRvbWFzPC9hdXRob3I+
PGF1dGhvcj5TYXVyYS1Nb250YWxiYW4sIEpvc2U8L2F1dGhvcj48YXV0aG9yPlJ5YW4sIFBhYmxv
PC9hdXRob3I+PGF1dGhvcj5SZXNpbm8sIFNhbHZhZG9yPC9hdXRob3I+PC9hdXRob3JzPjwvY29u
dHJpYnV0b3JzPjx0aXRsZXM+PHRpdGxlPkxpdmVyIHN0aWZmbmVzcyBtZWFzdXJlbWVudCBwcmVk
aWN0cyBsaXZlci1yZWxhdGVkIGV2ZW50cyBpbiBwYXRpZW50cyB3aXRoIGNocm9uaWMgaGVwYXRp
dGlzIEM6IEEgcmV0cm9zcGVjdGl2ZSBzdHVkeTwvdGl0bGU+PHNlY29uZGFyeS10aXRsZT5QbG9T
IE9uZTwvc2Vjb25kYXJ5LXRpdGxlPjxhbHQtdGl0bGU+UExvUyBPbmU8L2FsdC10aXRsZT48c2hv
cnQtdGl0bGU+TGl2ZXIgc3RpZmZuZXNzIG1lYXN1cmVtZW50IHByZWRpY3RzIGxpdmVyLXJlbGF0
ZWQgZXZlbnRzIGluIHBhdGllbnRzIHdpdGggY2hyb25pYyBoZXBhdGl0aXMgQzwvc2hvcnQtdGl0
bGU+PC90aXRsZXM+PHBlcmlvZGljYWw+PGZ1bGwtdGl0bGU+UGxvUyBPbmU8L2Z1bGwtdGl0bGU+
PGFiYnItMT5QTG9TIE9uZTwvYWJici0xPjwvcGVyaW9kaWNhbD48YWx0LXBlcmlvZGljYWw+PGZ1
bGwtdGl0bGU+UGxvUyBPbmU8L2Z1bGwtdGl0bGU+PGFiYnItMT5QTG9TIE9uZTwvYWJici0xPjwv
YWx0LXBlcmlvZGljYWw+PHBhZ2VzPmUwMTg0NDA0PC9wYWdlcz48dm9sdW1lPjEyPC92b2x1bWU+
PG51bWJlcj45PC9udW1iZXI+PGtleXdvcmRzPjxrZXl3b3JkPkFkdWx0PC9rZXl3b3JkPjxrZXl3
b3JkPkZlbWFsZTwva2V5d29yZD48a2V5d29yZD5IZXBhdGl0aXMgQiwgQ2hyb25pYzwva2V5d29y
ZD48a2V5d29yZD5IZXBhdGl0aXMgQywgQ2hyb25pYzwva2V5d29yZD48a2V5d29yZD5IdW1hbnM8
L2tleXdvcmQ+PGtleXdvcmQ+S2FwbGFuLU1laWVyIEVzdGltYXRlPC9rZXl3b3JkPjxrZXl3b3Jk
PkxpdmVyPC9rZXl3b3JkPjxrZXl3b3JkPkxpdmVyIENpcnJob3Npczwva2V5d29yZD48a2V5d29y
ZD5NYWxlPC9rZXl3b3JkPjxrZXl3b3JkPk1pZGRsZSBBZ2VkPC9rZXl3b3JkPjxrZXl3b3JkPlBy
b3BvcnRpb25hbCBIYXphcmRzIE1vZGVsczwva2V5d29yZD48a2V5d29yZD5SZXRyb3NwZWN0aXZl
IFN0dWRpZXM8L2tleXdvcmQ+PGtleXdvcmQ+Uk9DIEN1cnZlPC9rZXl3b3JkPjwva2V5d29yZHM+
PGRhdGVzPjx5ZWFyPjIwMTc8L3llYXI+PHB1Yi1kYXRlcz48ZGF0ZT4yMDE3PC9kYXRlPjwvcHVi
LWRhdGVzPjwvZGF0ZXM+PGlzYm4+MTkzMi02MjAzPC9pc2JuPjx1cmxzPjxyZWxhdGVkLXVybHM+
PHVybD5odHRwOi8vd3d3Lm5jYmkubmxtLm5paC5nb3YvcHVibWVkLzI4ODgwOTMwPC91cmw+PC9y
ZWxhdGVkLXVybHM+PC91cmxzPjxlbGVjdHJvbmljLXJlc291cmNlLW51bT4xMC4xMzcxL2pvdXJu
YWwucG9uZS4wMTg0NDA0PC9lbGVjdHJvbmljLXJlc291cmNlLW51bT48cmVtb3RlLWRhdGFiYXNl
LXByb3ZpZGVyPlB1Yk1lZDwvcmVtb3RlLWRhdGFiYXNlLXByb3ZpZGVyPjxsYW5ndWFnZT5lbmc8
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25zPC9BdXRob3I+PFllYXI+MjAyNDwvWWVhcj48UmVj
TnVtPjc8L1JlY051bT48RGlzcGxheVRleHQ+WzctOV08L0Rpc3BsYXlUZXh0PjxyZWNvcmQ+PHJl
Yy1udW1iZXI+NzwvcmVjLW51bWJlcj48Zm9yZWlnbi1rZXlzPjxrZXkgYXBwPSJFTiIgZGItaWQ9
InRhNXdzenphcWQwenoyZTkyMjZ2dHdmMGFhMnNzMGFzeDl0ZiIgdGltZXN0YW1wPSIxNzMwNTU4
OTE2Ij43PC9rZXk+PC9mb3JlaWduLWtleXM+PHJlZi10eXBlIG5hbWU9IkpvdXJuYWwgQXJ0aWNs
ZSI+MTc8L3JlZi10eXBlPjxjb250cmlidXRvcnM+PGF1dGhvcnM+PGF1dGhvcj5Qb25zLCBNw7Ju
aWNhPC9hdXRob3I+PGF1dGhvcj5SaXZlcmEtRXN0ZWJhbiwgSmVzw7pzPC9hdXRob3I+PGF1dGhv
cj5NYSwgTWFuZyBNLjwvYXV0aG9yPjxhdXRob3I+RGF2eWR1a2UsIFRyYWN5PC9hdXRob3I+PGF1
dGhvcj5EZWxhbWFycmUsIEFkw6hsZTwvYXV0aG9yPjxhdXRob3I+SGVybWFiZXNzacOocmUsIFBh
dWw8L2F1dGhvcj48YXV0aG9yPkR1cHV5LCBKdWxpZTwvYXV0aG9yPjxhdXRob3I+V29uZywgR3Jh
Y2UgTGFpLUh1bmc8L2F1dGhvcj48YXV0aG9yPllpcCwgVGVycnkgQ2hldWstRnVuZzwvYXV0aG9y
PjxhdXRob3I+UGVubmlzaSwgR3JhemlhPC9hdXRob3I+PGF1dGhvcj5UdWxvbmUsIEFkZWxlPC9h
dXRob3I+PGF1dGhvcj5DYW1tw6AsIENhbG9nZXJvPC9hdXRob3I+PGF1dGhvcj5QZXR0YSwgU2Fs
dmF0b3JlPC9hdXRob3I+PGF1dGhvcj5kZSBMw6lkaW5naGVuLCBWaWN0b3I8L2F1dGhvcj48YXV0
aG9yPldvbmcsIFZpbmNlbnQgV2FpLVN1bjwvYXV0aG9yPjxhdXRob3I+QXVndXN0aW4sIFNhbHZh
ZG9yPC9hdXRob3I+PGF1dGhvcj5QZXJpY8OgcywgSnVhbiBNYW51ZWw8L2F1dGhvcj48YXV0aG9y
PkFicmFsZGVzLCBKdWFuIEcuPC9hdXRob3I+PGF1dGhvcj5HZW5lc2PDoCwgSm9hbjwvYXV0aG9y
PjwvYXV0aG9ycz48L2NvbnRyaWJ1dG9ycz48dGl0bGVzPjx0aXRsZT5Qb2ludC1vZi1DYXJlIE5v
bmludmFzaXZlIFByZWRpY3Rpb24gb2YgTGl2ZXItUmVsYXRlZCBFdmVudHMgaW4gUGF0aWVudHMg
V2l0aCBOb25hbGNvaG9saWMgRmF0dHkgTGl2ZXIgRGlzZWFzZTwvdGl0bGU+PHNlY29uZGFyeS10
aXRsZT5DbGluaWNhbCBHYXN0cm9lbnRlcm9sb2d5IGFuZCBIZXBhdG9sb2d5OiBUaGUgT2ZmaWNp
YWwgQ2xpbmljYWwgUHJhY3RpY2UgSm91cm5hbCBvZiB0aGUgQW1lcmljYW4gR2FzdHJvZW50ZXJv
bG9naWNhbCBBc3NvY2lhdGlvbjwvc2Vjb25kYXJ5LXRpdGxlPjxhbHQtdGl0bGU+Q2xpbiBHYXN0
cm9lbnRlcm9sIEhlcGF0b2w8L2FsdC10aXRsZT48L3RpdGxlcz48cGVyaW9kaWNhbD48ZnVsbC10
aXRsZT5DbGluaWNhbCBHYXN0cm9lbnRlcm9sb2d5IGFuZCBIZXBhdG9sb2d5OiBUaGUgT2ZmaWNp
YWwgQ2xpbmljYWwgUHJhY3RpY2UgSm91cm5hbCBvZiB0aGUgQW1lcmljYW4gR2FzdHJvZW50ZXJv
bG9naWNhbCBBc3NvY2lhdGlvbjwvZnVsbC10aXRsZT48YWJici0xPkNsaW4gR2FzdHJvZW50ZXJv
bCBIZXBhdG9sPC9hYmJyLTE+PC9wZXJpb2RpY2FsPjxhbHQtcGVyaW9kaWNhbD48ZnVsbC10aXRs
ZT5DbGluaWNhbCBHYXN0cm9lbnRlcm9sb2d5IGFuZCBIZXBhdG9sb2d5OiBUaGUgT2ZmaWNpYWwg
Q2xpbmljYWwgUHJhY3RpY2UgSm91cm5hbCBvZiB0aGUgQW1lcmljYW4gR2FzdHJvZW50ZXJvbG9n
aWNhbCBBc3NvY2lhdGlvbjwvZnVsbC10aXRsZT48YWJici0xPkNsaW4gR2FzdHJvZW50ZXJvbCBI
ZXBhdG9sPC9hYmJyLTE+PC9hbHQtcGVyaW9kaWNhbD48cGFnZXM+MTYzNy0xNjQ1LmU5PC9wYWdl
cz48dm9sdW1lPjIyPC92b2x1bWU+PG51bWJlcj44PC9udW1iZXI+PGtleXdvcmRzPjxrZXl3b3Jk
PkFkdWx0PC9rZXl3b3JkPjxrZXl3b3JkPkFnZWQ8L2tleXdvcmQ+PGtleXdvcmQ+RWxhc3RpY2l0
eSBJbWFnaW5nIFRlY2huaXF1ZXM8L2tleXdvcmQ+PGtleXdvcmQ+RmVtYWxlPC9rZXl3b3JkPjxr
ZXl3b3JkPkhlcGF0b2NlbGx1bGFyIENhcmNpbm9tYTwva2V5d29yZD48a2V5d29yZD5IdW1hbnM8
L2tleXdvcmQ+PGtleXdvcmQ+TGl2ZXI8L2tleXdvcmQ+PGtleXdvcmQ+TWFsZTwva2V5d29yZD48
a2V5d29yZD5NaWRkbGUgQWdlZDwva2V5d29yZD48a2V5d29yZD5Ob21vZ3JhbXM8L2tleXdvcmQ+
PGtleXdvcmQ+Tm9uLWFsY29ob2xpYyBGYXR0eSBMaXZlciBEaXNlYXNlPC9rZXl3b3JkPjxrZXl3
b3JkPk5vbmFsY29ob2xpYyBGYXR0eSBMaXZlciBEaXNlYXNlPC9rZXl3b3JkPjxrZXl3b3JkPlBh
dGllbnQgU2VsZWN0aW9uPC9rZXl3b3JkPjxrZXl3b3JkPlBvaW50LW9mLUNhcmUgU3lzdGVtczwv
a2V5d29yZD48a2V5d29yZD5Qb3J0YWwgSHlwZXJ0ZW5zaW9uPC9rZXl3b3JkPjxrZXl3b3JkPlBy
b2dub3Npczwva2V5d29yZD48a2V5d29yZD5SaXNrIEFzc2Vzc21lbnQ8L2tleXdvcmQ+PC9rZXl3
b3Jkcz48ZGF0ZXM+PHllYXI+MjAyNDwveWVhcj48cHViLWRhdGVzPjxkYXRlPjIwMjQvMDgvLzwv
ZGF0ZT48L3B1Yi1kYXRlcz48L2RhdGVzPjxpc2JuPjE1NDItNzcxNDwvaXNibj48dXJscz48cmVs
YXRlZC11cmxzPjx1cmw+aHR0cDovL3d3dy5uY2JpLm5sbS5uaWguZ292L3B1Ym1lZC8zNzU3Mzk4
NzwvdXJsPjwvcmVsYXRlZC11cmxzPjwvdXJscz48ZWxlY3Ryb25pYy1yZXNvdXJjZS1udW0+MTAu
MTAxNi9qLmNnaC4yMDIzLjA4LjAwNDwvZWxlY3Ryb25pYy1yZXNvdXJjZS1udW0+PHJlbW90ZS1k
YXRhYmFzZS1wcm92aWRlcj5QdWJNZWQ8L3JlbW90ZS1kYXRhYmFzZS1wcm92aWRlcj48bGFuZ3Vh
Z2U+ZW5nPC9sYW5ndWFnZT48L3JlY29yZD48L0NpdGU+PENpdGU+PEF1dGhvcj5HYXdyaWVoPC9B
dXRob3I+PFllYXI+MjAyNDwvWWVhcj48UmVjTnVtPjEwPC9SZWNOdW0+PHJlY29yZD48cmVjLW51
bWJlcj4xMDwvcmVjLW51bWJlcj48Zm9yZWlnbi1rZXlzPjxrZXkgYXBwPSJFTiIgZGItaWQ9InRh
NXdzenphcWQwenoyZTkyMjZ2dHdmMGFhMnNzMGFzeDl0ZiIgdGltZXN0YW1wPSIxNzMwNTYxMDI5
Ij4xMDwva2V5PjwvZm9yZWlnbi1rZXlzPjxyZWYtdHlwZSBuYW1lPSJKb3VybmFsIEFydGljbGUi
PjE3PC9yZWYtdHlwZT48Y29udHJpYnV0b3JzPjxhdXRob3JzPjxhdXRob3I+R2F3cmllaCwgU2Ft
ZXI8L2F1dGhvcj48YXV0aG9yPlZpbGFyLUdvbWV6LCBFZHVhcmRvPC9hdXRob3I+PGF1dGhvcj5X
aWxzb24sIExhdXJhIEEuPC9hdXRob3I+PGF1dGhvcj5QaWtlLCBGcmFuY2lzPC9hdXRob3I+PGF1
dGhvcj5LbGVpbmVyLCBEYXZpZCBFLjwvYXV0aG9yPjxhdXRob3I+TmV1c2Nod2FuZGVyLVRldHJp
LCBCcmVudCBBLjwvYXV0aG9yPjxhdXRob3I+RGllaGwsIEFubmEgTWFlPC9hdXRob3I+PGF1dGhv
cj5EYXNhcmF0aHksIFNyaW5pdmFzYW48L2F1dGhvcj48YXV0aG9yPktvd2RsZXksIEtyaXMgVi48
L2F1dGhvcj48YXV0aG9yPkhhbWVlZCwgQmlsYWw8L2F1dGhvcj48YXV0aG9yPlRvbmFzY2lhLCBK
YW1lczwvYXV0aG9yPjxhdXRob3I+TG9vbWJhLCBSb2hpdDwvYXV0aG9yPjxhdXRob3I+U2FueWFs
LCBBcnVuIEouPC9hdXRob3I+PGF1dGhvcj5DaGFsYXNhbmksIE5hZ2E8L2F1dGhvcj48YXV0aG9y
Pk5hc2ggQ2xpbmljYWwgUmVzZWFyY2ggTmV0d29yazwvYXV0aG9yPjwvYXV0aG9ycz48L2NvbnRy
aWJ1dG9ycz48dGl0bGVzPjx0aXRsZT5JbmNyZWFzZXMgYW5kIGRlY3JlYXNlcyBpbiBsaXZlciBz
dGlmZm5lc3MgbWVhc3VyZW1lbnQgYXJlIGluZGVwZW5kZW50bHkgYXNzb2NpYXRlZCB3aXRoIHRo
ZSByaXNrIG9mIGxpdmVyLXJlbGF0ZWQgZXZlbnRzIGluIE5BRkxEPC90aXRsZT48c2Vjb25kYXJ5
LXRpdGxlPkpvdXJuYWwgb2YgSGVwYXRvbG9neT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2MDAtNjA4PC9wYWdlcz48dm9sdW1lPjgxPC92b2x1bWU+PG51bWJlcj40PC9u
dW1iZXI+PGtleXdvcmRzPjxrZXl3b3JkPkFkdWx0PC9rZXl3b3JkPjxrZXl3b3JkPkFnZWQ8L2tl
eXdvcmQ+PGtleXdvcmQ+RGlzZWFzZSBQcm9ncmVzc2lvbjwva2V5d29yZD48a2V5d29yZD5FbGFz
dGljaXR5IEltYWdpbmcgVGVjaG5pcXVlczwva2V5d29yZD48a2V5d29yZD5GZW1hbGU8L2tleXdv
cmQ+PGtleXdvcmQ+SHVtYW5zPC9rZXl3b3JkPjxrZXl3b3JkPkxpdmVyPC9rZXl3b3JkPjxrZXl3
b3JkPkxTTTwva2V5d29yZD48a2V5d29yZD5NYWxlPC9rZXl3b3JkPjxrZXl3b3JkPk1BU0g8L2tl
eXdvcmQ+PGtleXdvcmQ+TUFTTEQ8L2tleXdvcmQ+PGtleXdvcmQ+TWlkZGxlIEFnZWQ8L2tleXdv
cmQ+PGtleXdvcmQ+TkFTSDwva2V5d29yZD48a2V5d29yZD5uYXR1cmFsIGhpc3Rvcnk8L2tleXdv
cmQ+PGtleXdvcmQ+Tm9uLWFsY29ob2xpYyBGYXR0eSBMaXZlciBEaXNlYXNlPC9rZXl3b3JkPjxr
ZXl3b3JkPnByb2dub3Npczwva2V5d29yZD48a2V5d29yZD5Qcm9zcGVjdGl2ZSBTdHVkaWVzPC9r
ZXl3b3JkPjxrZXl3b3JkPlJpc2sgRmFjdG9yczwva2V5d29yZD48L2tleXdvcmRzPjxkYXRlcz48
eWVhcj4yMDI0PC95ZWFyPjxwdWItZGF0ZXM+PGRhdGU+MjAyNC8xMC8vPC9kYXRlPjwvcHViLWRh
dGVzPjwvZGF0ZXM+PGlzYm4+MTYwMC0wNjQxPC9pc2JuPjx1cmxzPjxyZWxhdGVkLXVybHM+PHVy
bD5odHRwOi8vd3d3Lm5jYmkubmxtLm5paC5nb3YvcHVibWVkLzM4NzYyMTY5PC91cmw+PC9yZWxh
dGVkLXVybHM+PC91cmxzPjxlbGVjdHJvbmljLXJlc291cmNlLW51bT4xMC4xMDE2L2ouamhlcC4y
MDI0LjA1LjAwODwvZWxlY3Ryb25pYy1yZXNvdXJjZS1udW0+PHJlbW90ZS1kYXRhYmFzZS1wcm92
aWRlcj5QdWJNZWQ8L3JlbW90ZS1kYXRhYmFzZS1wcm92aWRlcj48bGFuZ3VhZ2U+ZW5nPC9sYW5n
dWFnZT48L3JlY29yZD48L0NpdGU+PENpdGU+PEF1dGhvcj5Hb21lei1Nb3Jlbm88L0F1dGhvcj48
WWVhcj4yMDE3PC9ZZWFyPjxSZWNOdW0+OTwvUmVjTnVtPjxyZWNvcmQ+PHJlYy1udW1iZXI+OTwv
cmVjLW51bWJlcj48Zm9yZWlnbi1rZXlzPjxrZXkgYXBwPSJFTiIgZGItaWQ9InRhNXdzenphcWQw
enoyZTkyMjZ2dHdmMGFhMnNzMGFzeDl0ZiIgdGltZXN0YW1wPSIxNzMwNTYxMDI5Ij45PC9rZXk+
PC9mb3JlaWduLWtleXM+PHJlZi10eXBlIG5hbWU9IkpvdXJuYWwgQXJ0aWNsZSI+MTc8L3JlZi10
eXBlPjxjb250cmlidXRvcnM+PGF1dGhvcnM+PGF1dGhvcj5Hb21lei1Nb3Jlbm8sIEFuYSBaYWlk
YTwvYXV0aG9yPjxhdXRob3I+UGluZWRhLVRlbm9yLCBEYW5pZWw8L2F1dGhvcj48YXV0aG9yPkpp
bWVuZXotU291c2EsIE1hcmlhIEFuZ2VsZXM8L2F1dGhvcj48YXV0aG9yPlPDoW5jaGV6LVJ1YW5v
LCBKdWFuIEpvc2U8L2F1dGhvcj48YXV0aG9yPkFydGF6YS1WYXJhc2EsIFRvbWFzPC9hdXRob3I+
PGF1dGhvcj5TYXVyYS1Nb250YWxiYW4sIEpvc2U8L2F1dGhvcj48YXV0aG9yPlJ5YW4sIFBhYmxv
PC9hdXRob3I+PGF1dGhvcj5SZXNpbm8sIFNhbHZhZG9yPC9hdXRob3I+PC9hdXRob3JzPjwvY29u
dHJpYnV0b3JzPjx0aXRsZXM+PHRpdGxlPkxpdmVyIHN0aWZmbmVzcyBtZWFzdXJlbWVudCBwcmVk
aWN0cyBsaXZlci1yZWxhdGVkIGV2ZW50cyBpbiBwYXRpZW50cyB3aXRoIGNocm9uaWMgaGVwYXRp
dGlzIEM6IEEgcmV0cm9zcGVjdGl2ZSBzdHVkeTwvdGl0bGU+PHNlY29uZGFyeS10aXRsZT5QbG9T
IE9uZTwvc2Vjb25kYXJ5LXRpdGxlPjxhbHQtdGl0bGU+UExvUyBPbmU8L2FsdC10aXRsZT48c2hv
cnQtdGl0bGU+TGl2ZXIgc3RpZmZuZXNzIG1lYXN1cmVtZW50IHByZWRpY3RzIGxpdmVyLXJlbGF0
ZWQgZXZlbnRzIGluIHBhdGllbnRzIHdpdGggY2hyb25pYyBoZXBhdGl0aXMgQzwvc2hvcnQtdGl0
bGU+PC90aXRsZXM+PHBlcmlvZGljYWw+PGZ1bGwtdGl0bGU+UGxvUyBPbmU8L2Z1bGwtdGl0bGU+
PGFiYnItMT5QTG9TIE9uZTwvYWJici0xPjwvcGVyaW9kaWNhbD48YWx0LXBlcmlvZGljYWw+PGZ1
bGwtdGl0bGU+UGxvUyBPbmU8L2Z1bGwtdGl0bGU+PGFiYnItMT5QTG9TIE9uZTwvYWJici0xPjwv
YWx0LXBlcmlvZGljYWw+PHBhZ2VzPmUwMTg0NDA0PC9wYWdlcz48dm9sdW1lPjEyPC92b2x1bWU+
PG51bWJlcj45PC9udW1iZXI+PGtleXdvcmRzPjxrZXl3b3JkPkFkdWx0PC9rZXl3b3JkPjxrZXl3
b3JkPkZlbWFsZTwva2V5d29yZD48a2V5d29yZD5IZXBhdGl0aXMgQiwgQ2hyb25pYzwva2V5d29y
ZD48a2V5d29yZD5IZXBhdGl0aXMgQywgQ2hyb25pYzwva2V5d29yZD48a2V5d29yZD5IdW1hbnM8
L2tleXdvcmQ+PGtleXdvcmQ+S2FwbGFuLU1laWVyIEVzdGltYXRlPC9rZXl3b3JkPjxrZXl3b3Jk
PkxpdmVyPC9rZXl3b3JkPjxrZXl3b3JkPkxpdmVyIENpcnJob3Npczwva2V5d29yZD48a2V5d29y
ZD5NYWxlPC9rZXl3b3JkPjxrZXl3b3JkPk1pZGRsZSBBZ2VkPC9rZXl3b3JkPjxrZXl3b3JkPlBy
b3BvcnRpb25hbCBIYXphcmRzIE1vZGVsczwva2V5d29yZD48a2V5d29yZD5SZXRyb3NwZWN0aXZl
IFN0dWRpZXM8L2tleXdvcmQ+PGtleXdvcmQ+Uk9DIEN1cnZlPC9rZXl3b3JkPjwva2V5d29yZHM+
PGRhdGVzPjx5ZWFyPjIwMTc8L3llYXI+PHB1Yi1kYXRlcz48ZGF0ZT4yMDE3PC9kYXRlPjwvcHVi
LWRhdGVzPjwvZGF0ZXM+PGlzYm4+MTkzMi02MjAzPC9pc2JuPjx1cmxzPjxyZWxhdGVkLXVybHM+
PHVybD5odHRwOi8vd3d3Lm5jYmkubmxtLm5paC5nb3YvcHVibWVkLzI4ODgwOTMwPC91cmw+PC9y
ZWxhdGVkLXVybHM+PC91cmxzPjxlbGVjdHJvbmljLXJlc291cmNlLW51bT4xMC4xMzcxL2pvdXJu
YWwucG9uZS4wMTg0NDA0PC9lbGVjdHJvbmljLXJlc291cmNlLW51bT48cmVtb3RlLWRhdGFiYXNl
LXByb3ZpZGVyPlB1Yk1lZDwvcmVtb3RlLWRhdGFiYXNlLXByb3ZpZGVyPjxsYW5ndWFnZT5lbmc8
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9]</w:t>
      </w:r>
      <w:r>
        <w:rPr>
          <w:rFonts w:ascii="Times New Roman" w:hAnsi="Times New Roman" w:cs="Times New Roman"/>
        </w:rPr>
        <w:fldChar w:fldCharType="end"/>
      </w:r>
    </w:p>
    <w:p w14:paraId="6473F294"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교수님</w:t>
      </w:r>
      <w:r>
        <w:rPr>
          <w:rFonts w:ascii="Times New Roman" w:hAnsi="Times New Roman" w:cs="Times New Roman" w:hint="eastAsia"/>
        </w:rPr>
        <w:t xml:space="preserve"> </w:t>
      </w:r>
      <w:r>
        <w:rPr>
          <w:rFonts w:ascii="Times New Roman" w:hAnsi="Times New Roman" w:cs="Times New Roman" w:hint="eastAsia"/>
        </w:rPr>
        <w:t>말씀</w:t>
      </w:r>
      <w:r>
        <w:rPr>
          <w:rFonts w:ascii="Times New Roman" w:hAnsi="Times New Roman" w:cs="Times New Roman" w:hint="eastAsia"/>
        </w:rPr>
        <w:t xml:space="preserve"> </w:t>
      </w:r>
      <w:r>
        <w:rPr>
          <w:rFonts w:ascii="Times New Roman" w:hAnsi="Times New Roman" w:cs="Times New Roman" w:hint="eastAsia"/>
        </w:rPr>
        <w:t>필기</w:t>
      </w:r>
      <w:r>
        <w:rPr>
          <w:rFonts w:ascii="Times New Roman" w:hAnsi="Times New Roman" w:cs="Times New Roman" w:hint="eastAsia"/>
        </w:rPr>
        <w:t xml:space="preserve">): </w:t>
      </w:r>
      <w:r w:rsidRPr="00244427">
        <w:rPr>
          <w:rFonts w:ascii="Times New Roman" w:hAnsi="Times New Roman" w:cs="Times New Roman"/>
        </w:rPr>
        <w:t xml:space="preserve">LRE: Liver Related Events -&gt; Cirrhosis </w:t>
      </w:r>
      <w:r>
        <w:rPr>
          <w:rFonts w:ascii="Times New Roman" w:hAnsi="Times New Roman" w:cs="Times New Roman" w:hint="eastAsia"/>
        </w:rPr>
        <w:t>Complications</w:t>
      </w:r>
      <w:r w:rsidRPr="00244427">
        <w:rPr>
          <w:rFonts w:ascii="Times New Roman" w:hAnsi="Times New Roman" w:cs="Times New Roman"/>
        </w:rPr>
        <w:t xml:space="preserve">, </w:t>
      </w:r>
      <w:r>
        <w:rPr>
          <w:rFonts w:ascii="Times New Roman" w:hAnsi="Times New Roman" w:cs="Times New Roman" w:hint="eastAsia"/>
        </w:rPr>
        <w:t>A</w:t>
      </w:r>
      <w:r w:rsidRPr="00244427">
        <w:rPr>
          <w:rFonts w:ascii="Times New Roman" w:hAnsi="Times New Roman" w:cs="Times New Roman"/>
        </w:rPr>
        <w:t>scites, Va</w:t>
      </w:r>
      <w:r>
        <w:rPr>
          <w:rFonts w:ascii="Times New Roman" w:hAnsi="Times New Roman" w:cs="Times New Roman" w:hint="eastAsia"/>
        </w:rPr>
        <w:t>riceal</w:t>
      </w:r>
      <w:r w:rsidRPr="00244427">
        <w:rPr>
          <w:rFonts w:ascii="Times New Roman" w:hAnsi="Times New Roman" w:cs="Times New Roman"/>
        </w:rPr>
        <w:t xml:space="preserve"> bleeding,</w:t>
      </w:r>
      <w:r>
        <w:rPr>
          <w:rFonts w:ascii="Times New Roman" w:hAnsi="Times New Roman" w:cs="Times New Roman" w:hint="eastAsia"/>
        </w:rPr>
        <w:t xml:space="preserve"> </w:t>
      </w:r>
      <w:r w:rsidRPr="00244427">
        <w:rPr>
          <w:rFonts w:ascii="Times New Roman" w:hAnsi="Times New Roman" w:cs="Times New Roman"/>
        </w:rPr>
        <w:t>HEP</w:t>
      </w:r>
      <w:r>
        <w:rPr>
          <w:rFonts w:ascii="Times New Roman" w:hAnsi="Times New Roman" w:cs="Times New Roman" w:hint="eastAsia"/>
        </w:rPr>
        <w:t xml:space="preserve"> (Hepatic Encephalopathy)</w:t>
      </w:r>
      <w:r w:rsidRPr="00244427">
        <w:rPr>
          <w:rFonts w:ascii="Times New Roman" w:hAnsi="Times New Roman" w:cs="Times New Roman"/>
        </w:rPr>
        <w:t>, HR</w:t>
      </w:r>
      <w:r>
        <w:rPr>
          <w:rFonts w:ascii="Times New Roman" w:hAnsi="Times New Roman" w:cs="Times New Roman" w:hint="eastAsia"/>
        </w:rPr>
        <w:t>S (Hepatorenal Syndrome)</w:t>
      </w:r>
      <w:r w:rsidRPr="00244427">
        <w:rPr>
          <w:rFonts w:ascii="Times New Roman" w:hAnsi="Times New Roman" w:cs="Times New Roman"/>
        </w:rPr>
        <w:t>, HCC</w:t>
      </w:r>
      <w:r>
        <w:rPr>
          <w:rFonts w:ascii="Times New Roman" w:hAnsi="Times New Roman" w:cs="Times New Roman" w:hint="eastAsia"/>
        </w:rPr>
        <w:t xml:space="preserve"> (Hepatocellular Carcinoma)</w:t>
      </w:r>
      <w:r w:rsidRPr="00244427">
        <w:rPr>
          <w:rFonts w:ascii="Times New Roman" w:hAnsi="Times New Roman" w:cs="Times New Roman"/>
        </w:rPr>
        <w:t xml:space="preserve">, LT </w:t>
      </w:r>
      <w:r>
        <w:rPr>
          <w:rFonts w:ascii="Times New Roman" w:hAnsi="Times New Roman" w:cs="Times New Roman" w:hint="eastAsia"/>
        </w:rPr>
        <w:t xml:space="preserve">(Liver Transplant) </w:t>
      </w:r>
      <w:r w:rsidRPr="00244427">
        <w:rPr>
          <w:rFonts w:ascii="Times New Roman" w:hAnsi="Times New Roman" w:cs="Times New Roman"/>
        </w:rPr>
        <w:t>등</w:t>
      </w:r>
    </w:p>
    <w:p w14:paraId="4F2DFC05"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322A2701" w14:textId="77777777" w:rsidR="0057352E" w:rsidRDefault="0057352E" w:rsidP="0057352E">
      <w:pPr>
        <w:wordWrap/>
        <w:spacing w:line="480" w:lineRule="auto"/>
        <w:rPr>
          <w:rFonts w:ascii="Times New Roman" w:hAnsi="Times New Roman" w:cs="Times New Roman"/>
          <w:b/>
          <w:bCs/>
        </w:rPr>
      </w:pPr>
      <w:r>
        <w:rPr>
          <w:rFonts w:ascii="Times New Roman" w:hAnsi="Times New Roman" w:cs="Times New Roman" w:hint="eastAsia"/>
          <w:b/>
          <w:bCs/>
        </w:rPr>
        <w:lastRenderedPageBreak/>
        <w:t xml:space="preserve">BMI, </w:t>
      </w:r>
      <w:r w:rsidRPr="00202AF7">
        <w:rPr>
          <w:rFonts w:ascii="Times New Roman" w:hAnsi="Times New Roman" w:cs="Times New Roman" w:hint="eastAsia"/>
          <w:b/>
          <w:bCs/>
        </w:rPr>
        <w:t>VFI</w:t>
      </w:r>
      <w:r>
        <w:rPr>
          <w:rFonts w:ascii="Times New Roman" w:hAnsi="Times New Roman" w:cs="Times New Roman" w:hint="eastAsia"/>
          <w:b/>
          <w:bCs/>
        </w:rPr>
        <w:t xml:space="preserve">, SFI, </w:t>
      </w:r>
      <w:r w:rsidRPr="00202AF7">
        <w:rPr>
          <w:rFonts w:ascii="Times New Roman" w:hAnsi="Times New Roman" w:cs="Times New Roman" w:hint="eastAsia"/>
          <w:b/>
          <w:bCs/>
        </w:rPr>
        <w:t>SMI</w:t>
      </w:r>
      <w:r>
        <w:rPr>
          <w:rFonts w:ascii="Times New Roman" w:hAnsi="Times New Roman" w:cs="Times New Roman" w:hint="eastAsia"/>
          <w:b/>
          <w:bCs/>
        </w:rPr>
        <w:t xml:space="preserve"> Excel File </w:t>
      </w:r>
      <w:r>
        <w:rPr>
          <w:rFonts w:ascii="Times New Roman" w:hAnsi="Times New Roman" w:cs="Times New Roman" w:hint="eastAsia"/>
          <w:b/>
          <w:bCs/>
        </w:rPr>
        <w:t>기준</w:t>
      </w:r>
    </w:p>
    <w:p w14:paraId="16272D61"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BMI: Fibroscan baseline Weight, Height </w:t>
      </w:r>
      <w:r>
        <w:rPr>
          <w:rFonts w:ascii="Times New Roman" w:hAnsi="Times New Roman" w:cs="Times New Roman" w:hint="eastAsia"/>
        </w:rPr>
        <w:t>사용하여</w:t>
      </w:r>
      <w:r>
        <w:rPr>
          <w:rFonts w:ascii="Times New Roman" w:hAnsi="Times New Roman" w:cs="Times New Roman" w:hint="eastAsia"/>
        </w:rPr>
        <w:t xml:space="preserve"> </w:t>
      </w:r>
      <w:r>
        <w:rPr>
          <w:rFonts w:ascii="Times New Roman" w:hAnsi="Times New Roman" w:cs="Times New Roman" w:hint="eastAsia"/>
        </w:rPr>
        <w:t>계산</w:t>
      </w:r>
      <w:r>
        <w:rPr>
          <w:rFonts w:ascii="Times New Roman" w:hAnsi="Times New Roman" w:cs="Times New Roman" w:hint="eastAsia"/>
        </w:rPr>
        <w:t>. Underweight (&lt;18.5), normal range (&lt;23), overweight (&lt;25), obese (&lt;30), severe obesity</w:t>
      </w:r>
      <w:r w:rsidRPr="00F553F0">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im&lt;/Author&gt;&lt;Year&gt;2016&lt;/Year&gt;&lt;RecNum&gt;12&lt;/RecNum&gt;&lt;DisplayText&gt;[10]&lt;/DisplayText&gt;&lt;record&gt;&lt;rec-number&gt;12&lt;/rec-number&gt;&lt;foreign-keys&gt;&lt;key app="EN" db-id="ta5wszzaqd0zz2e9226vtwf0aa2ss0asx9tf" timestamp="1730606144"&gt;12&lt;/key&gt;&lt;/foreign-keys&gt;&lt;ref-type name="Journal Article"&gt;17&lt;/ref-type&gt;&lt;contributors&gt;&lt;authors&gt;&lt;author&gt;Kim, Soo Young&lt;/author&gt;&lt;/authors&gt;&lt;/contributors&gt;&lt;titles&gt;&lt;title&gt;The Definition of Obesity&lt;/title&gt;&lt;secondary-title&gt;Korean Journal of Family Medicine&lt;/secondary-title&gt;&lt;alt-title&gt;Korean J Fam Med&lt;/alt-title&gt;&lt;/titles&gt;&lt;periodical&gt;&lt;full-title&gt;Korean Journal of Family Medicine&lt;/full-title&gt;&lt;abbr-1&gt;Korean J Fam Med&lt;/abbr-1&gt;&lt;/periodical&gt;&lt;alt-periodical&gt;&lt;full-title&gt;Korean Journal of Family Medicine&lt;/full-title&gt;&lt;abbr-1&gt;Korean J Fam Med&lt;/abbr-1&gt;&lt;/alt-periodical&gt;&lt;pages&gt;309&lt;/pages&gt;&lt;volume&gt;37&lt;/volume&gt;&lt;number&gt;6&lt;/number&gt;&lt;dates&gt;&lt;year&gt;2016&lt;/year&gt;&lt;pub-dates&gt;&lt;date&gt;2016/11//&lt;/date&gt;&lt;/pub-dates&gt;&lt;/dates&gt;&lt;isbn&gt;2005-6443&lt;/isbn&gt;&lt;urls&gt;&lt;related-urls&gt;&lt;url&gt;http://www.ncbi.nlm.nih.gov/pubmed/27900066&lt;/url&gt;&lt;/related-urls&gt;&lt;/urls&gt;&lt;electronic-resource-num&gt;10.4082/kjfm.2016.37.6.309&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p>
    <w:p w14:paraId="780497CF" w14:textId="77777777" w:rsidR="0057352E" w:rsidRDefault="0057352E" w:rsidP="0057352E">
      <w:pPr>
        <w:wordWrap/>
        <w:spacing w:line="480" w:lineRule="auto"/>
        <w:rPr>
          <w:rFonts w:ascii="Times New Roman" w:hAnsi="Times New Roman" w:cs="Times New Roman"/>
        </w:rPr>
      </w:pPr>
    </w:p>
    <w:p w14:paraId="6340DB88"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우선</w:t>
      </w:r>
      <w:r>
        <w:rPr>
          <w:rFonts w:ascii="Times New Roman" w:hAnsi="Times New Roman" w:cs="Times New Roman" w:hint="eastAsia"/>
        </w:rPr>
        <w:t xml:space="preserve"> </w:t>
      </w:r>
      <w:r>
        <w:rPr>
          <w:rFonts w:ascii="Times New Roman" w:hAnsi="Times New Roman" w:cs="Times New Roman" w:hint="eastAsia"/>
        </w:rPr>
        <w:t>교수님께서</w:t>
      </w:r>
      <w:r>
        <w:rPr>
          <w:rFonts w:ascii="Times New Roman" w:hAnsi="Times New Roman" w:cs="Times New Roman" w:hint="eastAsia"/>
        </w:rPr>
        <w:t xml:space="preserve"> Multi Slice</w:t>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표시</w:t>
      </w:r>
      <w:r>
        <w:rPr>
          <w:rFonts w:ascii="Times New Roman" w:hAnsi="Times New Roman" w:cs="Times New Roman" w:hint="eastAsia"/>
        </w:rPr>
        <w:t xml:space="preserve"> </w:t>
      </w:r>
      <w:r>
        <w:rPr>
          <w:rFonts w:ascii="Times New Roman" w:hAnsi="Times New Roman" w:cs="Times New Roman" w:hint="eastAsia"/>
        </w:rPr>
        <w:t>안</w:t>
      </w:r>
      <w:r>
        <w:rPr>
          <w:rFonts w:ascii="Times New Roman" w:hAnsi="Times New Roman" w:cs="Times New Roman" w:hint="eastAsia"/>
        </w:rPr>
        <w:t xml:space="preserve"> </w:t>
      </w:r>
      <w:r>
        <w:rPr>
          <w:rFonts w:ascii="Times New Roman" w:hAnsi="Times New Roman" w:cs="Times New Roman" w:hint="eastAsia"/>
        </w:rPr>
        <w:t>하셨으니</w:t>
      </w:r>
      <w:r>
        <w:rPr>
          <w:rFonts w:ascii="Times New Roman" w:hAnsi="Times New Roman" w:cs="Times New Roman" w:hint="eastAsia"/>
        </w:rPr>
        <w:t xml:space="preserve"> Single Slice </w:t>
      </w:r>
      <w:r>
        <w:rPr>
          <w:rFonts w:ascii="Times New Roman" w:hAnsi="Times New Roman" w:cs="Times New Roman" w:hint="eastAsia"/>
        </w:rPr>
        <w:t>기준으로</w:t>
      </w:r>
      <w:r>
        <w:rPr>
          <w:rFonts w:ascii="Times New Roman" w:hAnsi="Times New Roman" w:cs="Times New Roman" w:hint="eastAsia"/>
        </w:rPr>
        <w:t xml:space="preserve"> </w:t>
      </w:r>
      <w:r>
        <w:rPr>
          <w:rFonts w:ascii="Times New Roman" w:hAnsi="Times New Roman" w:cs="Times New Roman" w:hint="eastAsia"/>
        </w:rPr>
        <w:t>해보자</w:t>
      </w:r>
      <w:r>
        <w:rPr>
          <w:rFonts w:ascii="Times New Roman" w:hAnsi="Times New Roman" w:cs="Times New Roman" w:hint="eastAsia"/>
        </w:rPr>
        <w:t xml:space="preserve">! </w:t>
      </w:r>
      <w:r>
        <w:rPr>
          <w:rFonts w:ascii="Times New Roman" w:hAnsi="Times New Roman" w:cs="Times New Roman" w:hint="eastAsia"/>
        </w:rPr>
        <w:t>참고문헌도</w:t>
      </w:r>
      <w:r>
        <w:rPr>
          <w:rFonts w:ascii="Times New Roman" w:hAnsi="Times New Roman" w:cs="Times New Roman" w:hint="eastAsia"/>
        </w:rPr>
        <w:t xml:space="preserve"> Single Slice </w:t>
      </w:r>
      <w:r>
        <w:rPr>
          <w:rFonts w:ascii="Times New Roman" w:hAnsi="Times New Roman" w:cs="Times New Roman"/>
        </w:rPr>
        <w:fldChar w:fldCharType="begin">
          <w:fldData xml:space="preserve">PEVuZE5vdGU+PENpdGU+PEF1dGhvcj5MZWU8L0F1dGhvcj48WWVhcj4yMDE4PC9ZZWFyPjxSZWNO
dW0+MTM8L1JlY051bT48RGlzcGxheVRleHQ+WzExXTwvRGlzcGxheVRleHQ+PHJlY29yZD48cmVj
LW51bWJlcj4xMzwvcmVjLW51bWJlcj48Zm9yZWlnbi1rZXlzPjxrZXkgYXBwPSJFTiIgZGItaWQ9
InRhNXdzenphcWQwenoyZTkyMjZ2dHdmMGFhMnNzMGFzeDl0ZiIgdGltZXN0YW1wPSIxNzMwNjA4
NTAzIj4xMzwva2V5PjwvZm9yZWlnbi1rZXlzPjxyZWYtdHlwZSBuYW1lPSJKb3VybmFsIEFydGlj
bGUiPjE3PC9yZWYtdHlwZT48Y29udHJpYnV0b3JzPjxhdXRob3JzPjxhdXRob3I+TGVlLCBTdW5n
IFdvbzwvYXV0aG9yPjxhdXRob3I+U29uLCBKZWUgWW91bmc8L2F1dGhvcj48YXV0aG9yPktpbSwg
SmVvbmcgTWluPC9hdXRob3I+PGF1dGhvcj5Id2FuZywgU2V1bmctU2lrPC9hdXRob3I+PGF1dGhv
cj5IYW4sIEppbiBTdWs8L2F1dGhvcj48YXV0aG9yPkhlbywgTmFtIEp1PC9hdXRob3I+PC9hdXRo
b3JzPjwvY29udHJpYnV0b3JzPjx0aXRsZXM+PHRpdGxlPkJvZHkgZmF0IGRpc3RyaWJ1dGlvbiBp
cyBtb3JlIHByZWRpY3RpdmUgb2YgYWxsLWNhdXNlIG1vcnRhbGl0eSB0aGFuIG92ZXJhbGwgYWRp
cG9zaXR5PC90aXRsZT48c2Vjb25kYXJ5LXRpdGxlPkRpYWJldGVzLCBPYmVzaXR5ICZhbXA7IE1l
dGFib2xpc208L3NlY29uZGFyeS10aXRsZT48YWx0LXRpdGxlPkRpYWJldGVzIE9iZXMgTWV0YWI8
L2FsdC10aXRsZT48L3RpdGxlcz48cGVyaW9kaWNhbD48ZnVsbC10aXRsZT5EaWFiZXRlcywgT2Jl
c2l0eSAmYW1wOyBNZXRhYm9saXNtPC9mdWxsLXRpdGxlPjxhYmJyLTE+RGlhYmV0ZXMgT2JlcyBN
ZXRhYjwvYWJici0xPjwvcGVyaW9kaWNhbD48YWx0LXBlcmlvZGljYWw+PGZ1bGwtdGl0bGU+RGlh
YmV0ZXMsIE9iZXNpdHkgJmFtcDsgTWV0YWJvbGlzbTwvZnVsbC10aXRsZT48YWJici0xPkRpYWJl
dGVzIE9iZXMgTWV0YWI8L2FiYnItMT48L2FsdC1wZXJpb2RpY2FsPjxwYWdlcz4xNDEtMTQ3PC9w
YWdlcz48dm9sdW1lPjIwPC92b2x1bWU+PG51bWJlcj4xPC9udW1iZXI+PGtleXdvcmRzPjxrZXl3
b3JkPkFkaXBvc2l0eTwva2V5d29yZD48a2V5d29yZD5BZHVsdDwva2V5d29yZD48a2V5d29yZD5B
bGdvcml0aG1zPC9rZXl3b3JkPjxrZXl3b3JkPmJvZHkgY29tcG9zaXRpb248L2tleXdvcmQ+PGtl
eXdvcmQ+Qm9keSBNYXNzIEluZGV4PC9rZXl3b3JkPjxrZXl3b3JkPkNvaG9ydCBTdHVkaWVzPC9r
ZXl3b3JkPjxrZXl3b3JkPmNvaG9ydCBzdHVkeTwva2V5d29yZD48a2V5d29yZD5EaWFiZXRlcyBD
b21wbGljYXRpb25zPC9rZXl3b3JkPjxrZXl3b3JkPkZlbWFsZTwva2V5d29yZD48a2V5d29yZD5G
b2xsb3ctVXAgU3R1ZGllczwva2V5d29yZD48a2V5d29yZD5Ib3NwaXRhbHMsIFVuaXZlcnNpdHk8
L2tleXdvcmQ+PGtleXdvcmQ+SHVtYW5zPC9rZXl3b3JkPjxrZXl3b3JkPmluc3VsaW4gcmVzaXN0
YW5jZTwva2V5d29yZD48a2V5d29yZD5JbnRyYS1BYmRvbWluYWwgRmF0PC9rZXl3b3JkPjxrZXl3
b3JkPk1hbGU8L2tleXdvcmQ+PGtleXdvcmQ+TWlkZGxlIEFnZWQ8L2tleXdvcmQ+PGtleXdvcmQ+
TW9ydGFsaXR5PC9rZXl3b3JkPjxrZXl3b3JkPk9iZXNpdHk8L2tleXdvcmQ+PGtleXdvcmQ+T2Jl
c2l0eSwgQWJkb21pbmFsPC9rZXl3b3JkPjxrZXl3b3JkPlByb3BvcnRpb25hbCBIYXphcmRzIE1v
ZGVsczwva2V5d29yZD48a2V5d29yZD5SZXB1YmxpYyBvZiBLb3JlYTwva2V5d29yZD48a2V5d29y
ZD5SZXRyb3NwZWN0aXZlIFN0dWRpZXM8L2tleXdvcmQ+PGtleXdvcmQ+U3ViY3V0YW5lb3VzIEZh
dCwgQWJkb21pbmFsPC9rZXl3b3JkPjxrZXl3b3JkPlN1cnZpdmFsIEFuYWx5c2lzPC9rZXl3b3Jk
PjxrZXl3b3JkPlRvbW9ncmFwaHksIFgtUmF5IENvbXB1dGVkPC9rZXl3b3JkPjwva2V5d29yZHM+
PGRhdGVzPjx5ZWFyPjIwMTg8L3llYXI+PHB1Yi1kYXRlcz48ZGF0ZT4yMDE4LzAxLy88L2RhdGU+
PC9wdWItZGF0ZXM+PC9kYXRlcz48aXNibj4xNDYzLTEzMjY8L2lzYm4+PHVybHM+PHJlbGF0ZWQt
dXJscz48dXJsPmh0dHA6Ly93d3cubmNiaS5ubG0ubmloLmdvdi9wdWJtZWQvMjg2NzE3NTE8L3Vy
bD48L3JlbGF0ZWQtdXJscz48L3VybHM+PGVsZWN0cm9uaWMtcmVzb3VyY2UtbnVtPjEwLjExMTEv
ZG9tLjEzMDUwPC9lbGVjdHJvbmljLXJlc291cmNlLW51bT48cmVtb3RlLWRhdGFiYXNlLXByb3Zp
ZGVyPlB1Yk1lZDwvcmVtb3RlLWRhdGFiYXNlLXByb3ZpZGVyPjxsYW5ndWFnZT5lbmc8L2xhbmd1
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U8L0F1dGhvcj48WWVhcj4yMDE4PC9ZZWFyPjxSZWNO
dW0+MTM8L1JlY051bT48RGlzcGxheVRleHQ+WzExXTwvRGlzcGxheVRleHQ+PHJlY29yZD48cmVj
LW51bWJlcj4xMzwvcmVjLW51bWJlcj48Zm9yZWlnbi1rZXlzPjxrZXkgYXBwPSJFTiIgZGItaWQ9
InRhNXdzenphcWQwenoyZTkyMjZ2dHdmMGFhMnNzMGFzeDl0ZiIgdGltZXN0YW1wPSIxNzMwNjA4
NTAzIj4xMzwva2V5PjwvZm9yZWlnbi1rZXlzPjxyZWYtdHlwZSBuYW1lPSJKb3VybmFsIEFydGlj
bGUiPjE3PC9yZWYtdHlwZT48Y29udHJpYnV0b3JzPjxhdXRob3JzPjxhdXRob3I+TGVlLCBTdW5n
IFdvbzwvYXV0aG9yPjxhdXRob3I+U29uLCBKZWUgWW91bmc8L2F1dGhvcj48YXV0aG9yPktpbSwg
SmVvbmcgTWluPC9hdXRob3I+PGF1dGhvcj5Id2FuZywgU2V1bmctU2lrPC9hdXRob3I+PGF1dGhv
cj5IYW4sIEppbiBTdWs8L2F1dGhvcj48YXV0aG9yPkhlbywgTmFtIEp1PC9hdXRob3I+PC9hdXRo
b3JzPjwvY29udHJpYnV0b3JzPjx0aXRsZXM+PHRpdGxlPkJvZHkgZmF0IGRpc3RyaWJ1dGlvbiBp
cyBtb3JlIHByZWRpY3RpdmUgb2YgYWxsLWNhdXNlIG1vcnRhbGl0eSB0aGFuIG92ZXJhbGwgYWRp
cG9zaXR5PC90aXRsZT48c2Vjb25kYXJ5LXRpdGxlPkRpYWJldGVzLCBPYmVzaXR5ICZhbXA7IE1l
dGFib2xpc208L3NlY29uZGFyeS10aXRsZT48YWx0LXRpdGxlPkRpYWJldGVzIE9iZXMgTWV0YWI8
L2FsdC10aXRsZT48L3RpdGxlcz48cGVyaW9kaWNhbD48ZnVsbC10aXRsZT5EaWFiZXRlcywgT2Jl
c2l0eSAmYW1wOyBNZXRhYm9saXNtPC9mdWxsLXRpdGxlPjxhYmJyLTE+RGlhYmV0ZXMgT2JlcyBN
ZXRhYjwvYWJici0xPjwvcGVyaW9kaWNhbD48YWx0LXBlcmlvZGljYWw+PGZ1bGwtdGl0bGU+RGlh
YmV0ZXMsIE9iZXNpdHkgJmFtcDsgTWV0YWJvbGlzbTwvZnVsbC10aXRsZT48YWJici0xPkRpYWJl
dGVzIE9iZXMgTWV0YWI8L2FiYnItMT48L2FsdC1wZXJpb2RpY2FsPjxwYWdlcz4xNDEtMTQ3PC9w
YWdlcz48dm9sdW1lPjIwPC92b2x1bWU+PG51bWJlcj4xPC9udW1iZXI+PGtleXdvcmRzPjxrZXl3
b3JkPkFkaXBvc2l0eTwva2V5d29yZD48a2V5d29yZD5BZHVsdDwva2V5d29yZD48a2V5d29yZD5B
bGdvcml0aG1zPC9rZXl3b3JkPjxrZXl3b3JkPmJvZHkgY29tcG9zaXRpb248L2tleXdvcmQ+PGtl
eXdvcmQ+Qm9keSBNYXNzIEluZGV4PC9rZXl3b3JkPjxrZXl3b3JkPkNvaG9ydCBTdHVkaWVzPC9r
ZXl3b3JkPjxrZXl3b3JkPmNvaG9ydCBzdHVkeTwva2V5d29yZD48a2V5d29yZD5EaWFiZXRlcyBD
b21wbGljYXRpb25zPC9rZXl3b3JkPjxrZXl3b3JkPkZlbWFsZTwva2V5d29yZD48a2V5d29yZD5G
b2xsb3ctVXAgU3R1ZGllczwva2V5d29yZD48a2V5d29yZD5Ib3NwaXRhbHMsIFVuaXZlcnNpdHk8
L2tleXdvcmQ+PGtleXdvcmQ+SHVtYW5zPC9rZXl3b3JkPjxrZXl3b3JkPmluc3VsaW4gcmVzaXN0
YW5jZTwva2V5d29yZD48a2V5d29yZD5JbnRyYS1BYmRvbWluYWwgRmF0PC9rZXl3b3JkPjxrZXl3
b3JkPk1hbGU8L2tleXdvcmQ+PGtleXdvcmQ+TWlkZGxlIEFnZWQ8L2tleXdvcmQ+PGtleXdvcmQ+
TW9ydGFsaXR5PC9rZXl3b3JkPjxrZXl3b3JkPk9iZXNpdHk8L2tleXdvcmQ+PGtleXdvcmQ+T2Jl
c2l0eSwgQWJkb21pbmFsPC9rZXl3b3JkPjxrZXl3b3JkPlByb3BvcnRpb25hbCBIYXphcmRzIE1v
ZGVsczwva2V5d29yZD48a2V5d29yZD5SZXB1YmxpYyBvZiBLb3JlYTwva2V5d29yZD48a2V5d29y
ZD5SZXRyb3NwZWN0aXZlIFN0dWRpZXM8L2tleXdvcmQ+PGtleXdvcmQ+U3ViY3V0YW5lb3VzIEZh
dCwgQWJkb21pbmFsPC9rZXl3b3JkPjxrZXl3b3JkPlN1cnZpdmFsIEFuYWx5c2lzPC9rZXl3b3Jk
PjxrZXl3b3JkPlRvbW9ncmFwaHksIFgtUmF5IENvbXB1dGVkPC9rZXl3b3JkPjwva2V5d29yZHM+
PGRhdGVzPjx5ZWFyPjIwMTg8L3llYXI+PHB1Yi1kYXRlcz48ZGF0ZT4yMDE4LzAxLy88L2RhdGU+
PC9wdWItZGF0ZXM+PC9kYXRlcz48aXNibj4xNDYzLTEzMjY8L2lzYm4+PHVybHM+PHJlbGF0ZWQt
dXJscz48dXJsPmh0dHA6Ly93d3cubmNiaS5ubG0ubmloLmdvdi9wdWJtZWQvMjg2NzE3NTE8L3Vy
bD48L3JlbGF0ZWQtdXJscz48L3VybHM+PGVsZWN0cm9uaWMtcmVzb3VyY2UtbnVtPjEwLjExMTEv
ZG9tLjEzMDUwPC9lbGVjdHJvbmljLXJlc291cmNlLW51bT48cmVtb3RlLWRhdGFiYXNlLXByb3Zp
ZGVyPlB1Yk1lZDwvcmVtb3RlLWRhdGFiYXNlLXByb3ZpZGVyPjxsYW5ndWFnZT5lbmc8L2xhbmd1
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있는데</w:t>
      </w:r>
      <w:r>
        <w:rPr>
          <w:rFonts w:ascii="Times New Roman" w:hAnsi="Times New Roman" w:cs="Times New Roman" w:hint="eastAsia"/>
        </w:rPr>
        <w:t xml:space="preserve"> Multi Slice</w:t>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없음</w:t>
      </w:r>
      <w:r w:rsidRPr="00D101DA">
        <w:t xml:space="preserve"> </w:t>
      </w:r>
    </w:p>
    <w:p w14:paraId="4A32C9A5"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VFI: AVF / (Height in m) </w:t>
      </w:r>
      <w:r>
        <w:rPr>
          <w:rFonts w:ascii="Times New Roman" w:hAnsi="Times New Roman" w:cs="Times New Roman" w:hint="eastAsia"/>
        </w:rPr>
        <w:t>제곱</w:t>
      </w:r>
      <w:r>
        <w:rPr>
          <w:rFonts w:ascii="Times New Roman" w:hAnsi="Times New Roman" w:cs="Times New Roman" w:hint="eastAsia"/>
        </w:rPr>
        <w:t xml:space="preserve"> (AVF: A</w:t>
      </w:r>
      <w:r w:rsidRPr="00202AF7">
        <w:rPr>
          <w:rFonts w:ascii="Times New Roman" w:hAnsi="Times New Roman" w:cs="Times New Roman"/>
        </w:rPr>
        <w:t>bdominal Visceral Fat</w:t>
      </w:r>
      <w:r>
        <w:rPr>
          <w:rFonts w:ascii="Times New Roman" w:hAnsi="Times New Roman" w:cs="Times New Roman" w:hint="eastAsia"/>
        </w:rPr>
        <w:t xml:space="preserve"> = VFA mask volume multi slice cm^3) -&gt; single slice </w:t>
      </w:r>
      <w:r>
        <w:rPr>
          <w:rFonts w:ascii="Times New Roman" w:hAnsi="Times New Roman" w:cs="Times New Roman" w:hint="eastAsia"/>
        </w:rPr>
        <w:t>기준의</w:t>
      </w:r>
      <w:r>
        <w:rPr>
          <w:rFonts w:ascii="Times New Roman" w:hAnsi="Times New Roman" w:cs="Times New Roman" w:hint="eastAsia"/>
        </w:rPr>
        <w:t xml:space="preserve"> VFI</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r>
        <w:rPr>
          <w:rFonts w:ascii="Times New Roman" w:hAnsi="Times New Roman" w:cs="Times New Roman" w:hint="eastAsia"/>
        </w:rPr>
        <w:t xml:space="preserve"> (</w:t>
      </w:r>
      <w:r>
        <w:rPr>
          <w:rFonts w:ascii="Times New Roman" w:hAnsi="Times New Roman" w:cs="Times New Roman" w:hint="eastAsia"/>
        </w:rPr>
        <w:t>분모는</w:t>
      </w:r>
      <w:r>
        <w:rPr>
          <w:rFonts w:ascii="Times New Roman" w:hAnsi="Times New Roman" w:cs="Times New Roman" w:hint="eastAsia"/>
        </w:rPr>
        <w:t xml:space="preserve"> </w:t>
      </w:r>
      <w:r>
        <w:rPr>
          <w:rFonts w:ascii="Times New Roman" w:hAnsi="Times New Roman" w:cs="Times New Roman" w:hint="eastAsia"/>
        </w:rPr>
        <w:t>동일</w:t>
      </w:r>
      <w:r>
        <w:rPr>
          <w:rFonts w:ascii="Times New Roman" w:hAnsi="Times New Roman" w:cs="Times New Roman" w:hint="eastAsia"/>
        </w:rPr>
        <w:t>)</w:t>
      </w:r>
    </w:p>
    <w:p w14:paraId="196EA599"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SFI: SF / (H</w:t>
      </w:r>
      <w:r>
        <w:rPr>
          <w:rFonts w:ascii="Times New Roman" w:hAnsi="Times New Roman" w:cs="Times New Roman"/>
        </w:rPr>
        <w:t>e</w:t>
      </w:r>
      <w:r>
        <w:rPr>
          <w:rFonts w:ascii="Times New Roman" w:hAnsi="Times New Roman" w:cs="Times New Roman" w:hint="eastAsia"/>
        </w:rPr>
        <w:t xml:space="preserve">ight in m) </w:t>
      </w:r>
      <w:r>
        <w:rPr>
          <w:rFonts w:ascii="Times New Roman" w:hAnsi="Times New Roman" w:cs="Times New Roman" w:hint="eastAsia"/>
        </w:rPr>
        <w:t>제곱</w:t>
      </w:r>
      <w:r>
        <w:rPr>
          <w:rFonts w:ascii="Times New Roman" w:hAnsi="Times New Roman" w:cs="Times New Roman" w:hint="eastAsia"/>
        </w:rPr>
        <w:t xml:space="preserve"> (SFI = SCI: Subcutaneous Fat Index, SF = SCA: Subcutaneous Fat mask volume multi slice cm^3) -&gt; single slice </w:t>
      </w:r>
      <w:r>
        <w:rPr>
          <w:rFonts w:ascii="Times New Roman" w:hAnsi="Times New Roman" w:cs="Times New Roman" w:hint="eastAsia"/>
        </w:rPr>
        <w:t>기준의</w:t>
      </w:r>
      <w:r>
        <w:rPr>
          <w:rFonts w:ascii="Times New Roman" w:hAnsi="Times New Roman" w:cs="Times New Roman" w:hint="eastAsia"/>
        </w:rPr>
        <w:t xml:space="preserve"> SFI</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p>
    <w:p w14:paraId="44D38C37"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c.f. TFI: VFI + SFI </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r>
        <w:rPr>
          <w:rFonts w:ascii="Times New Roman" w:hAnsi="Times New Roman" w:cs="Times New Roman" w:hint="eastAsia"/>
        </w:rPr>
        <w:t>, AVF/SF Volume Ratio (=VSR)</w:t>
      </w:r>
    </w:p>
    <w:p w14:paraId="02B6E536"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SMI: Muscle / (Height in m) </w:t>
      </w:r>
      <w:r>
        <w:rPr>
          <w:rFonts w:ascii="Times New Roman" w:hAnsi="Times New Roman" w:cs="Times New Roman" w:hint="eastAsia"/>
        </w:rPr>
        <w:t>제곱</w:t>
      </w:r>
      <w:r>
        <w:rPr>
          <w:rFonts w:ascii="Times New Roman" w:hAnsi="Times New Roman" w:cs="Times New Roman" w:hint="eastAsia"/>
        </w:rPr>
        <w:t xml:space="preserve"> (SMI: Skeletal Muscle Index -&gt; mask area single slice cm^2)</w:t>
      </w:r>
    </w:p>
    <w:p w14:paraId="3D840A2E" w14:textId="77777777" w:rsidR="0057352E" w:rsidRDefault="0057352E" w:rsidP="0057352E">
      <w:pPr>
        <w:wordWrap/>
        <w:spacing w:line="480" w:lineRule="auto"/>
        <w:rPr>
          <w:rFonts w:ascii="Times New Roman" w:hAnsi="Times New Roman" w:cs="Times New Roman"/>
        </w:rPr>
      </w:pPr>
    </w:p>
    <w:p w14:paraId="0D875E15"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추가로</w:t>
      </w:r>
      <w:r>
        <w:rPr>
          <w:rFonts w:ascii="Times New Roman" w:hAnsi="Times New Roman" w:cs="Times New Roman" w:hint="eastAsia"/>
        </w:rPr>
        <w:t xml:space="preserve"> Liver/Spleen HU (M</w:t>
      </w:r>
      <w:r>
        <w:rPr>
          <w:rFonts w:ascii="Times New Roman" w:hAnsi="Times New Roman" w:cs="Times New Roman"/>
        </w:rPr>
        <w:t>e</w:t>
      </w:r>
      <w:r>
        <w:rPr>
          <w:rFonts w:ascii="Times New Roman" w:hAnsi="Times New Roman" w:cs="Times New Roman" w:hint="eastAsia"/>
        </w:rPr>
        <w:t>an HU Whole Volume</w:t>
      </w:r>
      <w:r>
        <w:rPr>
          <w:rFonts w:ascii="Times New Roman" w:hAnsi="Times New Roman" w:cs="Times New Roman" w:hint="eastAsia"/>
        </w:rPr>
        <w:t>의</w:t>
      </w:r>
      <w:r>
        <w:rPr>
          <w:rFonts w:ascii="Times New Roman" w:hAnsi="Times New Roman" w:cs="Times New Roman" w:hint="eastAsia"/>
        </w:rPr>
        <w:t xml:space="preserve"> </w:t>
      </w:r>
      <w:r>
        <w:rPr>
          <w:rFonts w:ascii="Times New Roman" w:hAnsi="Times New Roman" w:cs="Times New Roman" w:hint="eastAsia"/>
        </w:rPr>
        <w:t>비율</w:t>
      </w:r>
      <w:r>
        <w:rPr>
          <w:rFonts w:ascii="Times New Roman" w:hAnsi="Times New Roman" w:cs="Times New Roman" w:hint="eastAsia"/>
        </w:rPr>
        <w:t xml:space="preserve">), Spleen (Mask Volume </w:t>
      </w:r>
      <w:r>
        <w:rPr>
          <w:rFonts w:ascii="Times New Roman" w:hAnsi="Times New Roman" w:cs="Times New Roman"/>
        </w:rPr>
        <w:t>–</w:t>
      </w:r>
      <w:r>
        <w:rPr>
          <w:rFonts w:ascii="Times New Roman" w:hAnsi="Times New Roman" w:cs="Times New Roman" w:hint="eastAsia"/>
        </w:rPr>
        <w:t xml:space="preserve"> Whole Volume cm^3), Muscle HU (Mean HU Single Slice) </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노란색으로</w:t>
      </w:r>
      <w:r>
        <w:rPr>
          <w:rFonts w:ascii="Times New Roman" w:hAnsi="Times New Roman" w:cs="Times New Roman" w:hint="eastAsia"/>
        </w:rPr>
        <w:t xml:space="preserve"> </w:t>
      </w:r>
      <w:r>
        <w:rPr>
          <w:rFonts w:ascii="Times New Roman" w:hAnsi="Times New Roman" w:cs="Times New Roman" w:hint="eastAsia"/>
        </w:rPr>
        <w:t>표시해주셨는데</w:t>
      </w:r>
      <w:r>
        <w:rPr>
          <w:rFonts w:ascii="Times New Roman" w:hAnsi="Times New Roman" w:cs="Times New Roman" w:hint="eastAsia"/>
        </w:rPr>
        <w:t xml:space="preserve"> </w:t>
      </w:r>
      <w:r>
        <w:rPr>
          <w:rFonts w:ascii="Times New Roman" w:hAnsi="Times New Roman" w:cs="Times New Roman" w:hint="eastAsia"/>
        </w:rPr>
        <w:t>여쭤보기</w:t>
      </w:r>
    </w:p>
    <w:p w14:paraId="1D310E2B" w14:textId="77777777" w:rsidR="0057352E" w:rsidRPr="00202AF7" w:rsidRDefault="0057352E" w:rsidP="0057352E">
      <w:pPr>
        <w:wordWrap/>
        <w:spacing w:line="480" w:lineRule="auto"/>
        <w:rPr>
          <w:rFonts w:ascii="Times New Roman" w:hAnsi="Times New Roman" w:cs="Times New Roman"/>
        </w:rPr>
      </w:pPr>
      <w:r>
        <w:rPr>
          <w:rFonts w:ascii="Times New Roman" w:hAnsi="Times New Roman" w:cs="Times New Roman" w:hint="eastAsia"/>
        </w:rPr>
        <w:t>HU (Hounsfield Unit)</w:t>
      </w:r>
      <w:r w:rsidRPr="00F553F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enOtter&lt;/Author&gt;&lt;Year&gt;2024&lt;/Year&gt;&lt;RecNum&gt;11&lt;/RecNum&gt;&lt;DisplayText&gt;[12]&lt;/DisplayText&gt;&lt;record&gt;&lt;rec-number&gt;11&lt;/rec-number&gt;&lt;foreign-keys&gt;&lt;key app="EN" db-id="ta5wszzaqd0zz2e9226vtwf0aa2ss0asx9tf" timestamp="1730606144"&gt;11&lt;/key&gt;&lt;/foreign-keys&gt;&lt;ref-type name="Book Section"&gt;5&lt;/ref-type&gt;&lt;contributors&gt;&lt;authors&gt;&lt;author&gt;DenOtter, Tami D.&lt;/author&gt;&lt;author&gt;Schubert, Johanna&lt;/author&gt;&lt;/authors&gt;&lt;/contributors&gt;&lt;titles&gt;&lt;title&gt;Hounsfield Unit&lt;/title&gt;&lt;secondary-title&gt;StatPearls&lt;/secondary-title&gt;&lt;/titles&gt;&lt;dates&gt;&lt;year&gt;2024&lt;/year&gt;&lt;pub-dates&gt;&lt;date&gt;2024&lt;/date&gt;&lt;/pub-dates&gt;&lt;/dates&gt;&lt;pub-location&gt;Treasure Island (FL)&lt;/pub-location&gt;&lt;publisher&gt;StatPearls Publishing&lt;/publisher&gt;&lt;call-num&gt;NBK547721&lt;/call-num&gt;&lt;urls&gt;&lt;related-urls&gt;&lt;url&gt;http://www.ncbi.nlm.nih.gov/books/NBK547721/&lt;/url&gt;&lt;url&gt;http://www.ncbi.nlm.nih.gov/pubmed/31613501&lt;/url&gt;&lt;/related-urls&gt;&lt;/urls&gt;&lt;remote-database-provider&gt;PubMed&lt;/remote-database-provider&gt;&lt;language&gt;eng&lt;/language&gt;&lt;access-date&gt;2024/11/03/03:44:58&lt;/access-date&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hint="eastAsia"/>
        </w:rPr>
        <w:t xml:space="preserve">: </w:t>
      </w:r>
      <w:r w:rsidRPr="00A6657A">
        <w:rPr>
          <w:rFonts w:ascii="Times New Roman" w:hAnsi="Times New Roman" w:cs="Times New Roman"/>
        </w:rPr>
        <w:t>a measurement used in</w:t>
      </w:r>
      <w:r>
        <w:rPr>
          <w:rFonts w:ascii="Times New Roman" w:hAnsi="Times New Roman" w:cs="Times New Roman" w:hint="eastAsia"/>
        </w:rPr>
        <w:t xml:space="preserve"> CT</w:t>
      </w:r>
      <w:r w:rsidRPr="00A6657A">
        <w:rPr>
          <w:rFonts w:ascii="Times New Roman" w:hAnsi="Times New Roman" w:cs="Times New Roman"/>
        </w:rPr>
        <w:t xml:space="preserve"> imaging to quantify the density</w:t>
      </w:r>
      <w:r>
        <w:rPr>
          <w:rFonts w:ascii="Times New Roman" w:hAnsi="Times New Roman" w:cs="Times New Roman" w:hint="eastAsia"/>
        </w:rPr>
        <w:t xml:space="preserve"> (voxel values)</w:t>
      </w:r>
      <w:r w:rsidRPr="00A6657A">
        <w:rPr>
          <w:rFonts w:ascii="Times New Roman" w:hAnsi="Times New Roman" w:cs="Times New Roman"/>
        </w:rPr>
        <w:t xml:space="preserve"> of tissues</w:t>
      </w:r>
      <w:r>
        <w:rPr>
          <w:rFonts w:ascii="Times New Roman" w:hAnsi="Times New Roman" w:cs="Times New Roman" w:hint="eastAsia"/>
        </w:rPr>
        <w:t xml:space="preserve">. </w:t>
      </w:r>
      <w:r>
        <w:rPr>
          <w:rFonts w:ascii="Times New Roman" w:hAnsi="Times New Roman" w:cs="Times New Roman" w:hint="eastAsia"/>
        </w:rPr>
        <w:t>높을수록</w:t>
      </w:r>
      <w:r>
        <w:rPr>
          <w:rFonts w:ascii="Times New Roman" w:hAnsi="Times New Roman" w:cs="Times New Roman" w:hint="eastAsia"/>
        </w:rPr>
        <w:t xml:space="preserve"> White (Dense)</w:t>
      </w:r>
    </w:p>
    <w:p w14:paraId="7DF9467C" w14:textId="77777777" w:rsidR="0057352E" w:rsidRPr="009A1871"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r w:rsidRPr="005A6984">
        <w:rPr>
          <w:rFonts w:ascii="Times New Roman" w:hAnsi="Times New Roman" w:cs="Times New Roman"/>
          <w:b/>
          <w:bCs/>
        </w:rPr>
        <w:lastRenderedPageBreak/>
        <w:t>References</w:t>
      </w:r>
    </w:p>
    <w:p w14:paraId="5F11EC18" w14:textId="77777777" w:rsidR="0057352E" w:rsidRPr="00E94BC1" w:rsidRDefault="0057352E" w:rsidP="0057352E">
      <w:pPr>
        <w:pStyle w:val="EndNoteBibliography"/>
        <w:spacing w:after="0"/>
        <w:ind w:left="720" w:hanging="720"/>
      </w:pPr>
      <w:r w:rsidRPr="00DE46C8">
        <w:rPr>
          <w:rFonts w:ascii="Times New Roman" w:hAnsi="Times New Roman" w:cs="Times New Roman"/>
        </w:rPr>
        <w:fldChar w:fldCharType="begin"/>
      </w:r>
      <w:r w:rsidRPr="00DE46C8">
        <w:rPr>
          <w:rFonts w:ascii="Times New Roman" w:hAnsi="Times New Roman" w:cs="Times New Roman"/>
        </w:rPr>
        <w:instrText xml:space="preserve"> ADDIN EN.REFLIST </w:instrText>
      </w:r>
      <w:r w:rsidRPr="00DE46C8">
        <w:rPr>
          <w:rFonts w:ascii="Times New Roman" w:hAnsi="Times New Roman" w:cs="Times New Roman"/>
        </w:rPr>
        <w:fldChar w:fldCharType="separate"/>
      </w:r>
      <w:r w:rsidRPr="00E94BC1">
        <w:t>1.</w:t>
      </w:r>
      <w:r w:rsidRPr="00E94BC1">
        <w:tab/>
        <w:t xml:space="preserve">Chalasani, N., et al., </w:t>
      </w:r>
      <w:r w:rsidRPr="00E94BC1">
        <w:rPr>
          <w:i/>
        </w:rPr>
        <w:t>The diagnosis and management of nonalcoholic fatty liver disease: Practice guidance from the American Association for the Study of Liver Diseases.</w:t>
      </w:r>
      <w:r w:rsidRPr="00E94BC1">
        <w:t xml:space="preserve"> Hepatology, 2018. </w:t>
      </w:r>
      <w:r w:rsidRPr="00E94BC1">
        <w:rPr>
          <w:b/>
        </w:rPr>
        <w:t>67</w:t>
      </w:r>
      <w:r w:rsidRPr="00E94BC1">
        <w:t>(1): p. 328.</w:t>
      </w:r>
    </w:p>
    <w:p w14:paraId="4D9B4808" w14:textId="77777777" w:rsidR="0057352E" w:rsidRPr="00E94BC1" w:rsidRDefault="0057352E" w:rsidP="0057352E">
      <w:pPr>
        <w:pStyle w:val="EndNoteBibliography"/>
        <w:spacing w:after="0"/>
        <w:ind w:left="720" w:hanging="720"/>
      </w:pPr>
      <w:r w:rsidRPr="00E94BC1">
        <w:t>2.</w:t>
      </w:r>
      <w:r w:rsidRPr="00E94BC1">
        <w:tab/>
        <w:t xml:space="preserve">Ciardullo, S. and G. Perseghin, </w:t>
      </w:r>
      <w:r w:rsidRPr="00E94BC1">
        <w:rPr>
          <w:i/>
        </w:rPr>
        <w:t>Advances in fibrosis biomarkers in nonalcoholic fatty liver disease.</w:t>
      </w:r>
      <w:r w:rsidRPr="00E94BC1">
        <w:t xml:space="preserve"> Advances in Clinical Chemistry, 2022. </w:t>
      </w:r>
      <w:r w:rsidRPr="00E94BC1">
        <w:rPr>
          <w:b/>
        </w:rPr>
        <w:t>106</w:t>
      </w:r>
      <w:r w:rsidRPr="00E94BC1">
        <w:t>: p. 33-65.</w:t>
      </w:r>
    </w:p>
    <w:p w14:paraId="592749A6" w14:textId="77777777" w:rsidR="0057352E" w:rsidRPr="00E94BC1" w:rsidRDefault="0057352E" w:rsidP="0057352E">
      <w:pPr>
        <w:pStyle w:val="EndNoteBibliography"/>
        <w:spacing w:after="0"/>
        <w:ind w:left="720" w:hanging="720"/>
        <w:rPr>
          <w:i/>
        </w:rPr>
      </w:pPr>
      <w:r w:rsidRPr="00E94BC1">
        <w:t>3.</w:t>
      </w:r>
      <w:r w:rsidRPr="00E94BC1">
        <w:tab/>
      </w:r>
      <w:r w:rsidRPr="00E94BC1">
        <w:rPr>
          <w:i/>
        </w:rPr>
        <w:t>HCV-Trials.com : A regularly updated website with all most recent clinical trials data in HCV infection.</w:t>
      </w:r>
    </w:p>
    <w:p w14:paraId="534150FA" w14:textId="77777777" w:rsidR="0057352E" w:rsidRPr="00E94BC1" w:rsidRDefault="0057352E" w:rsidP="0057352E">
      <w:pPr>
        <w:pStyle w:val="EndNoteBibliography"/>
        <w:spacing w:after="0"/>
        <w:ind w:left="720" w:hanging="720"/>
      </w:pPr>
      <w:r w:rsidRPr="00E94BC1">
        <w:t>4.</w:t>
      </w:r>
      <w:r w:rsidRPr="00E94BC1">
        <w:tab/>
        <w:t xml:space="preserve">Duseja, A., et al., </w:t>
      </w:r>
      <w:r w:rsidRPr="00E94BC1">
        <w:rPr>
          <w:i/>
        </w:rPr>
        <w:t>Indian National Association for Study of the Liver (INASL) Guidance Paper on Nomenclature, Diagnosis and Treatment of Nonalcoholic Fatty Liver Disease (NAFLD).</w:t>
      </w:r>
      <w:r w:rsidRPr="00E94BC1">
        <w:t xml:space="preserve"> Journal of Clinical and Experimental Hepatology, 2023. </w:t>
      </w:r>
      <w:r w:rsidRPr="00E94BC1">
        <w:rPr>
          <w:b/>
        </w:rPr>
        <w:t>13</w:t>
      </w:r>
      <w:r w:rsidRPr="00E94BC1">
        <w:t>(2): p. 273-302.</w:t>
      </w:r>
    </w:p>
    <w:p w14:paraId="0BCC6156" w14:textId="77777777" w:rsidR="0057352E" w:rsidRPr="00E94BC1" w:rsidRDefault="0057352E" w:rsidP="0057352E">
      <w:pPr>
        <w:pStyle w:val="EndNoteBibliography"/>
        <w:spacing w:after="0"/>
        <w:ind w:left="720" w:hanging="720"/>
      </w:pPr>
      <w:r w:rsidRPr="00E94BC1">
        <w:t>5.</w:t>
      </w:r>
      <w:r w:rsidRPr="00E94BC1">
        <w:tab/>
        <w:t xml:space="preserve">Iqbal, U., et al., </w:t>
      </w:r>
      <w:r w:rsidRPr="00E94BC1">
        <w:rPr>
          <w:i/>
        </w:rPr>
        <w:t>The Epidemiology, Risk Profiling and Diagnostic Challenges of Nonalcoholic Fatty Liver Disease.</w:t>
      </w:r>
      <w:r w:rsidRPr="00E94BC1">
        <w:t xml:space="preserve"> Medicines (Basel, Switzerland), 2019. </w:t>
      </w:r>
      <w:r w:rsidRPr="00E94BC1">
        <w:rPr>
          <w:b/>
        </w:rPr>
        <w:t>6</w:t>
      </w:r>
      <w:r w:rsidRPr="00E94BC1">
        <w:t>(1): p. 41.</w:t>
      </w:r>
    </w:p>
    <w:p w14:paraId="3ABEE3E7" w14:textId="77777777" w:rsidR="0057352E" w:rsidRPr="00E94BC1" w:rsidRDefault="0057352E" w:rsidP="0057352E">
      <w:pPr>
        <w:pStyle w:val="EndNoteBibliography"/>
        <w:spacing w:after="0"/>
        <w:ind w:left="720" w:hanging="720"/>
      </w:pPr>
      <w:r w:rsidRPr="00E94BC1">
        <w:t>6.</w:t>
      </w:r>
      <w:r w:rsidRPr="00E94BC1">
        <w:tab/>
        <w:t xml:space="preserve">Brunt, E.M., et al., </w:t>
      </w:r>
      <w:r w:rsidRPr="00E94BC1">
        <w:rPr>
          <w:i/>
        </w:rPr>
        <w:t>The NAS and The Histopathologic Diagnosis in NAFLD: Distinct Clinicopathologic Meanings.</w:t>
      </w:r>
      <w:r w:rsidRPr="00E94BC1">
        <w:t xml:space="preserve"> Hepatology (Baltimore, Md.), 2011. </w:t>
      </w:r>
      <w:r w:rsidRPr="00E94BC1">
        <w:rPr>
          <w:b/>
        </w:rPr>
        <w:t>53</w:t>
      </w:r>
      <w:r w:rsidRPr="00E94BC1">
        <w:t>(3): p. 810.</w:t>
      </w:r>
    </w:p>
    <w:p w14:paraId="4839EF95" w14:textId="77777777" w:rsidR="0057352E" w:rsidRPr="00E94BC1" w:rsidRDefault="0057352E" w:rsidP="0057352E">
      <w:pPr>
        <w:pStyle w:val="EndNoteBibliography"/>
        <w:spacing w:after="0"/>
        <w:ind w:left="720" w:hanging="720"/>
      </w:pPr>
      <w:r w:rsidRPr="00E94BC1">
        <w:t>7.</w:t>
      </w:r>
      <w:r w:rsidRPr="00E94BC1">
        <w:tab/>
        <w:t xml:space="preserve">Pons, M., et al., </w:t>
      </w:r>
      <w:r w:rsidRPr="00E94BC1">
        <w:rPr>
          <w:i/>
        </w:rPr>
        <w:t>Point-of-Care Noninvasive Prediction of Liver-Related Events in Patients With Nonalcoholic Fatty Liver Disease.</w:t>
      </w:r>
      <w:r w:rsidRPr="00E94BC1">
        <w:t xml:space="preserve"> Clinical Gastroenterology and Hepatology: The Official Clinical Practice Journal of the American Gastroenterological Association, 2024. </w:t>
      </w:r>
      <w:r w:rsidRPr="00E94BC1">
        <w:rPr>
          <w:b/>
        </w:rPr>
        <w:t>22</w:t>
      </w:r>
      <w:r w:rsidRPr="00E94BC1">
        <w:t>(8): p. 1637-1645.e9.</w:t>
      </w:r>
    </w:p>
    <w:p w14:paraId="71A8F8B9" w14:textId="77777777" w:rsidR="0057352E" w:rsidRPr="00E94BC1" w:rsidRDefault="0057352E" w:rsidP="0057352E">
      <w:pPr>
        <w:pStyle w:val="EndNoteBibliography"/>
        <w:spacing w:after="0"/>
        <w:ind w:left="720" w:hanging="720"/>
      </w:pPr>
      <w:r w:rsidRPr="00E94BC1">
        <w:t>8.</w:t>
      </w:r>
      <w:r w:rsidRPr="00E94BC1">
        <w:tab/>
        <w:t xml:space="preserve">Gawrieh, S., et al., </w:t>
      </w:r>
      <w:r w:rsidRPr="00E94BC1">
        <w:rPr>
          <w:i/>
        </w:rPr>
        <w:t>Increases and decreases in liver stiffness measurement are independently associated with the risk of liver-related events in NAFLD.</w:t>
      </w:r>
      <w:r w:rsidRPr="00E94BC1">
        <w:t xml:space="preserve"> Journal of Hepatology, 2024. </w:t>
      </w:r>
      <w:r w:rsidRPr="00E94BC1">
        <w:rPr>
          <w:b/>
        </w:rPr>
        <w:t>81</w:t>
      </w:r>
      <w:r w:rsidRPr="00E94BC1">
        <w:t>(4): p. 600-608.</w:t>
      </w:r>
    </w:p>
    <w:p w14:paraId="7A5AC9FD" w14:textId="77777777" w:rsidR="0057352E" w:rsidRPr="00E94BC1" w:rsidRDefault="0057352E" w:rsidP="0057352E">
      <w:pPr>
        <w:pStyle w:val="EndNoteBibliography"/>
        <w:spacing w:after="0"/>
        <w:ind w:left="720" w:hanging="720"/>
      </w:pPr>
      <w:r w:rsidRPr="00E94BC1">
        <w:t>9.</w:t>
      </w:r>
      <w:r w:rsidRPr="00E94BC1">
        <w:tab/>
        <w:t xml:space="preserve">Gomez-Moreno, A.Z., et al., </w:t>
      </w:r>
      <w:r w:rsidRPr="00E94BC1">
        <w:rPr>
          <w:i/>
        </w:rPr>
        <w:t>Liver stiffness measurement predicts liver-related events in patients with chronic hepatitis C: A retrospective study.</w:t>
      </w:r>
      <w:r w:rsidRPr="00E94BC1">
        <w:t xml:space="preserve"> PloS One, 2017. </w:t>
      </w:r>
      <w:r w:rsidRPr="00E94BC1">
        <w:rPr>
          <w:b/>
        </w:rPr>
        <w:t>12</w:t>
      </w:r>
      <w:r w:rsidRPr="00E94BC1">
        <w:t>(9): p. e0184404.</w:t>
      </w:r>
    </w:p>
    <w:p w14:paraId="0803E7A0" w14:textId="77777777" w:rsidR="0057352E" w:rsidRPr="00E94BC1" w:rsidRDefault="0057352E" w:rsidP="0057352E">
      <w:pPr>
        <w:pStyle w:val="EndNoteBibliography"/>
        <w:spacing w:after="0"/>
        <w:ind w:left="720" w:hanging="720"/>
      </w:pPr>
      <w:r w:rsidRPr="00E94BC1">
        <w:t>10.</w:t>
      </w:r>
      <w:r w:rsidRPr="00E94BC1">
        <w:tab/>
        <w:t xml:space="preserve">Kim, S.Y., </w:t>
      </w:r>
      <w:r w:rsidRPr="00E94BC1">
        <w:rPr>
          <w:i/>
        </w:rPr>
        <w:t>The Definition of Obesity.</w:t>
      </w:r>
      <w:r w:rsidRPr="00E94BC1">
        <w:t xml:space="preserve"> Korean Journal of Family Medicine, 2016. </w:t>
      </w:r>
      <w:r w:rsidRPr="00E94BC1">
        <w:rPr>
          <w:b/>
        </w:rPr>
        <w:t>37</w:t>
      </w:r>
      <w:r w:rsidRPr="00E94BC1">
        <w:t>(6): p. 309.</w:t>
      </w:r>
    </w:p>
    <w:p w14:paraId="18D98A38" w14:textId="77777777" w:rsidR="0057352E" w:rsidRPr="00E94BC1" w:rsidRDefault="0057352E" w:rsidP="0057352E">
      <w:pPr>
        <w:pStyle w:val="EndNoteBibliography"/>
        <w:spacing w:after="0"/>
        <w:ind w:left="720" w:hanging="720"/>
      </w:pPr>
      <w:r w:rsidRPr="00E94BC1">
        <w:t>11.</w:t>
      </w:r>
      <w:r w:rsidRPr="00E94BC1">
        <w:tab/>
        <w:t xml:space="preserve">Lee, S.W., et al., </w:t>
      </w:r>
      <w:r w:rsidRPr="00E94BC1">
        <w:rPr>
          <w:i/>
        </w:rPr>
        <w:t>Body fat distribution is more predictive of all-cause mortality than overall adiposity.</w:t>
      </w:r>
      <w:r w:rsidRPr="00E94BC1">
        <w:t xml:space="preserve"> Diabetes, Obesity &amp; Metabolism, 2018. </w:t>
      </w:r>
      <w:r w:rsidRPr="00E94BC1">
        <w:rPr>
          <w:b/>
        </w:rPr>
        <w:t>20</w:t>
      </w:r>
      <w:r w:rsidRPr="00E94BC1">
        <w:t>(1): p. 141-147.</w:t>
      </w:r>
    </w:p>
    <w:p w14:paraId="6C983672" w14:textId="77777777" w:rsidR="0057352E" w:rsidRPr="00E94BC1" w:rsidRDefault="0057352E" w:rsidP="0057352E">
      <w:pPr>
        <w:pStyle w:val="EndNoteBibliography"/>
        <w:ind w:left="720" w:hanging="720"/>
      </w:pPr>
      <w:r w:rsidRPr="00E94BC1">
        <w:t>12.</w:t>
      </w:r>
      <w:r w:rsidRPr="00E94BC1">
        <w:tab/>
        <w:t xml:space="preserve">DenOtter, T.D. and J. Schubert, </w:t>
      </w:r>
      <w:r w:rsidRPr="00E94BC1">
        <w:rPr>
          <w:i/>
        </w:rPr>
        <w:t>Hounsfield Unit</w:t>
      </w:r>
      <w:r w:rsidRPr="00E94BC1">
        <w:t xml:space="preserve">, in </w:t>
      </w:r>
      <w:r w:rsidRPr="00E94BC1">
        <w:rPr>
          <w:i/>
        </w:rPr>
        <w:t>StatPearls</w:t>
      </w:r>
      <w:r w:rsidRPr="00E94BC1">
        <w:t>. 2024, StatPearls Publishing: Treasure Island (FL).</w:t>
      </w:r>
    </w:p>
    <w:p w14:paraId="266DA4C8" w14:textId="77777777" w:rsidR="0057352E" w:rsidRDefault="0057352E" w:rsidP="0057352E">
      <w:pPr>
        <w:wordWrap/>
        <w:spacing w:line="480" w:lineRule="auto"/>
        <w:rPr>
          <w:rFonts w:ascii="Times New Roman" w:hAnsi="Times New Roman" w:cs="Times New Roman"/>
        </w:rPr>
      </w:pPr>
      <w:r w:rsidRPr="00DE46C8">
        <w:rPr>
          <w:rFonts w:ascii="Times New Roman" w:hAnsi="Times New Roman" w:cs="Times New Roman"/>
        </w:rPr>
        <w:fldChar w:fldCharType="end"/>
      </w:r>
    </w:p>
    <w:p w14:paraId="3B37784A" w14:textId="77777777" w:rsidR="00526DB4" w:rsidRDefault="00526DB4"/>
    <w:sectPr w:rsidR="00526DB4">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8200F3"/>
    <w:multiLevelType w:val="hybridMultilevel"/>
    <w:tmpl w:val="578298F2"/>
    <w:lvl w:ilvl="0" w:tplc="B790C3D2">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0106461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52E"/>
    <w:rsid w:val="001F1243"/>
    <w:rsid w:val="00281FA1"/>
    <w:rsid w:val="003766FE"/>
    <w:rsid w:val="00526DB4"/>
    <w:rsid w:val="0057352E"/>
    <w:rsid w:val="009A5144"/>
    <w:rsid w:val="00C7579B"/>
    <w:rsid w:val="00E914D2"/>
    <w:rsid w:val="00F55B3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C6FF8"/>
  <w15:chartTrackingRefBased/>
  <w15:docId w15:val="{CC129E27-26AF-4E7E-A87E-7E86AD74C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7352E"/>
    <w:pPr>
      <w:widowControl w:val="0"/>
      <w:wordWrap w:val="0"/>
      <w:autoSpaceDE w:val="0"/>
      <w:autoSpaceDN w:val="0"/>
    </w:pPr>
  </w:style>
  <w:style w:type="paragraph" w:styleId="1">
    <w:name w:val="heading 1"/>
    <w:basedOn w:val="a"/>
    <w:next w:val="a"/>
    <w:link w:val="1Char"/>
    <w:uiPriority w:val="9"/>
    <w:qFormat/>
    <w:rsid w:val="0057352E"/>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57352E"/>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57352E"/>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57352E"/>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57352E"/>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57352E"/>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57352E"/>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57352E"/>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57352E"/>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57352E"/>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57352E"/>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57352E"/>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57352E"/>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57352E"/>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57352E"/>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57352E"/>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57352E"/>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57352E"/>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57352E"/>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57352E"/>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57352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57352E"/>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57352E"/>
    <w:pPr>
      <w:spacing w:before="160"/>
      <w:jc w:val="center"/>
    </w:pPr>
    <w:rPr>
      <w:i/>
      <w:iCs/>
      <w:color w:val="404040" w:themeColor="text1" w:themeTint="BF"/>
    </w:rPr>
  </w:style>
  <w:style w:type="character" w:customStyle="1" w:styleId="Char1">
    <w:name w:val="인용 Char"/>
    <w:basedOn w:val="a0"/>
    <w:link w:val="a5"/>
    <w:uiPriority w:val="29"/>
    <w:rsid w:val="0057352E"/>
    <w:rPr>
      <w:i/>
      <w:iCs/>
      <w:color w:val="404040" w:themeColor="text1" w:themeTint="BF"/>
    </w:rPr>
  </w:style>
  <w:style w:type="paragraph" w:styleId="a6">
    <w:name w:val="List Paragraph"/>
    <w:basedOn w:val="a"/>
    <w:uiPriority w:val="34"/>
    <w:qFormat/>
    <w:rsid w:val="0057352E"/>
    <w:pPr>
      <w:ind w:left="720"/>
      <w:contextualSpacing/>
    </w:pPr>
  </w:style>
  <w:style w:type="character" w:styleId="a7">
    <w:name w:val="Intense Emphasis"/>
    <w:basedOn w:val="a0"/>
    <w:uiPriority w:val="21"/>
    <w:qFormat/>
    <w:rsid w:val="0057352E"/>
    <w:rPr>
      <w:i/>
      <w:iCs/>
      <w:color w:val="0F4761" w:themeColor="accent1" w:themeShade="BF"/>
    </w:rPr>
  </w:style>
  <w:style w:type="paragraph" w:styleId="a8">
    <w:name w:val="Intense Quote"/>
    <w:basedOn w:val="a"/>
    <w:next w:val="a"/>
    <w:link w:val="Char2"/>
    <w:uiPriority w:val="30"/>
    <w:qFormat/>
    <w:rsid w:val="005735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57352E"/>
    <w:rPr>
      <w:i/>
      <w:iCs/>
      <w:color w:val="0F4761" w:themeColor="accent1" w:themeShade="BF"/>
    </w:rPr>
  </w:style>
  <w:style w:type="character" w:styleId="a9">
    <w:name w:val="Intense Reference"/>
    <w:basedOn w:val="a0"/>
    <w:uiPriority w:val="32"/>
    <w:qFormat/>
    <w:rsid w:val="0057352E"/>
    <w:rPr>
      <w:b/>
      <w:bCs/>
      <w:smallCaps/>
      <w:color w:val="0F4761" w:themeColor="accent1" w:themeShade="BF"/>
      <w:spacing w:val="5"/>
    </w:rPr>
  </w:style>
  <w:style w:type="paragraph" w:customStyle="1" w:styleId="EndNoteBibliography">
    <w:name w:val="EndNote Bibliography"/>
    <w:basedOn w:val="a"/>
    <w:link w:val="EndNoteBibliographyChar"/>
    <w:rsid w:val="0057352E"/>
    <w:rPr>
      <w:rFonts w:ascii="맑은 고딕" w:eastAsia="맑은 고딕" w:hAnsi="맑은 고딕"/>
      <w:noProof/>
    </w:rPr>
  </w:style>
  <w:style w:type="character" w:customStyle="1" w:styleId="EndNoteBibliographyChar">
    <w:name w:val="EndNote Bibliography Char"/>
    <w:basedOn w:val="a0"/>
    <w:link w:val="EndNoteBibliography"/>
    <w:rsid w:val="0057352E"/>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2578</Words>
  <Characters>14701</Characters>
  <Application>Microsoft Office Word</Application>
  <DocSecurity>0</DocSecurity>
  <Lines>122</Lines>
  <Paragraphs>34</Paragraphs>
  <ScaleCrop>false</ScaleCrop>
  <Company/>
  <LinksUpToDate>false</LinksUpToDate>
  <CharactersWithSpaces>1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김동현</cp:lastModifiedBy>
  <cp:revision>1</cp:revision>
  <dcterms:created xsi:type="dcterms:W3CDTF">2025-03-05T08:39:00Z</dcterms:created>
  <dcterms:modified xsi:type="dcterms:W3CDTF">2025-03-05T08:41:00Z</dcterms:modified>
</cp:coreProperties>
</file>